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11B0E1" w14:textId="6EDAE628" w:rsidR="00717634" w:rsidRPr="00F252D9" w:rsidRDefault="008661C1" w:rsidP="00720266">
      <w:pPr>
        <w:spacing w:before="600" w:line="360" w:lineRule="auto"/>
        <w:jc w:val="center"/>
        <w:rPr>
          <w:b/>
          <w:sz w:val="26"/>
          <w:szCs w:val="22"/>
        </w:rPr>
      </w:pPr>
      <w:r>
        <w:rPr>
          <w:b/>
          <w:sz w:val="28"/>
          <w:lang w:val="id-ID"/>
        </w:rPr>
        <w:t xml:space="preserve"> </w:t>
      </w:r>
      <w:r w:rsidR="00791ECF">
        <w:rPr>
          <w:b/>
          <w:sz w:val="28"/>
        </w:rPr>
        <w:t>Sistem Informasi Geografis Pemetaan Lahan Pertanian                          Di Kabupaten Bima Nusa Tenggara Barat Berbasis Web</w:t>
      </w:r>
    </w:p>
    <w:p w14:paraId="34574C97" w14:textId="6D461FD2" w:rsidR="00FF763D" w:rsidRPr="00F252D9" w:rsidRDefault="0063639C" w:rsidP="00C366EF">
      <w:pPr>
        <w:spacing w:before="600"/>
        <w:jc w:val="center"/>
        <w:rPr>
          <w:b/>
          <w:caps/>
          <w:sz w:val="22"/>
          <w:szCs w:val="22"/>
          <w:lang w:val="es-ES"/>
        </w:rPr>
      </w:pPr>
      <w:r w:rsidRPr="0063639C">
        <w:rPr>
          <w:b/>
          <w:sz w:val="22"/>
          <w:szCs w:val="22"/>
          <w:lang w:val="es-ES"/>
        </w:rPr>
        <w:t>Ronald David Marcus Mangero</w:t>
      </w:r>
      <w:r w:rsidR="00911E27" w:rsidRPr="00F252D9">
        <w:rPr>
          <w:b/>
          <w:sz w:val="22"/>
          <w:szCs w:val="22"/>
          <w:vertAlign w:val="superscript"/>
          <w:lang w:val="es-ES"/>
        </w:rPr>
        <w:t>1</w:t>
      </w:r>
      <w:r w:rsidR="00C46691">
        <w:rPr>
          <w:b/>
          <w:sz w:val="22"/>
          <w:szCs w:val="22"/>
          <w:lang w:val="es-ES"/>
        </w:rPr>
        <w:t xml:space="preserve">, </w:t>
      </w:r>
      <w:r w:rsidRPr="0063639C">
        <w:rPr>
          <w:b/>
          <w:sz w:val="22"/>
          <w:szCs w:val="22"/>
          <w:lang w:val="es-ES"/>
        </w:rPr>
        <w:t>Muhammad Yudha</w:t>
      </w:r>
      <w:r w:rsidR="00C46691" w:rsidRPr="00C46691">
        <w:rPr>
          <w:b/>
          <w:sz w:val="22"/>
          <w:szCs w:val="22"/>
          <w:vertAlign w:val="superscript"/>
          <w:lang w:val="es-ES"/>
        </w:rPr>
        <w:t>2</w:t>
      </w:r>
    </w:p>
    <w:p w14:paraId="14220E61" w14:textId="1FC2D62F" w:rsidR="00EE1410" w:rsidRPr="00F252D9" w:rsidRDefault="00124213" w:rsidP="003E4A85">
      <w:pPr>
        <w:jc w:val="center"/>
        <w:rPr>
          <w:i/>
          <w:iCs/>
          <w:sz w:val="22"/>
          <w:szCs w:val="22"/>
        </w:rPr>
      </w:pPr>
      <w:r>
        <w:rPr>
          <w:i/>
          <w:iCs/>
          <w:sz w:val="22"/>
          <w:szCs w:val="22"/>
        </w:rPr>
        <w:t>Program Studi</w:t>
      </w:r>
      <w:r w:rsidRPr="00124213">
        <w:rPr>
          <w:i/>
          <w:iCs/>
          <w:sz w:val="22"/>
          <w:szCs w:val="22"/>
        </w:rPr>
        <w:t xml:space="preserve"> Sistem Informasi, FTI, Unmer Malang</w:t>
      </w:r>
    </w:p>
    <w:p w14:paraId="679FDEC4" w14:textId="4914EBAE" w:rsidR="00FF763D" w:rsidRPr="00F252D9" w:rsidRDefault="00A74482" w:rsidP="00AD1783">
      <w:pPr>
        <w:jc w:val="center"/>
        <w:rPr>
          <w:caps/>
        </w:rPr>
      </w:pPr>
      <w:r w:rsidRPr="00F252D9">
        <w:rPr>
          <w:i/>
          <w:iCs/>
          <w:sz w:val="22"/>
          <w:szCs w:val="22"/>
        </w:rPr>
        <w:t xml:space="preserve">e-mail: </w:t>
      </w:r>
      <w:r w:rsidR="0063639C" w:rsidRPr="0063639C">
        <w:rPr>
          <w:i/>
          <w:iCs/>
          <w:sz w:val="22"/>
          <w:szCs w:val="22"/>
        </w:rPr>
        <w:t xml:space="preserve">ronald.mangero@unmer.ac.id </w:t>
      </w:r>
      <w:r w:rsidR="00AD1783" w:rsidRPr="00AD1783">
        <w:rPr>
          <w:i/>
          <w:iCs/>
          <w:sz w:val="22"/>
          <w:szCs w:val="22"/>
          <w:vertAlign w:val="superscript"/>
        </w:rPr>
        <w:t>1</w:t>
      </w:r>
      <w:r w:rsidR="00AD1783">
        <w:rPr>
          <w:i/>
          <w:iCs/>
          <w:sz w:val="22"/>
          <w:szCs w:val="22"/>
        </w:rPr>
        <w:t>,</w:t>
      </w:r>
      <w:r w:rsidR="00CA0B10" w:rsidRPr="00F252D9">
        <w:rPr>
          <w:i/>
          <w:iCs/>
          <w:sz w:val="22"/>
          <w:szCs w:val="22"/>
        </w:rPr>
        <w:t xml:space="preserve"> </w:t>
      </w:r>
      <w:r w:rsidR="0063639C" w:rsidRPr="0063639C">
        <w:rPr>
          <w:i/>
          <w:iCs/>
          <w:sz w:val="22"/>
          <w:szCs w:val="22"/>
        </w:rPr>
        <w:t>muhammadyudhathe105@gmail.com</w:t>
      </w:r>
      <w:r w:rsidR="00941813" w:rsidRPr="00F252D9">
        <w:rPr>
          <w:i/>
          <w:iCs/>
          <w:sz w:val="22"/>
          <w:szCs w:val="22"/>
          <w:vertAlign w:val="superscript"/>
        </w:rPr>
        <w:t xml:space="preserve"> </w:t>
      </w:r>
      <w:r w:rsidR="00CA0B10" w:rsidRPr="00F252D9">
        <w:rPr>
          <w:i/>
          <w:iCs/>
          <w:sz w:val="22"/>
          <w:szCs w:val="22"/>
          <w:vertAlign w:val="superscript"/>
        </w:rPr>
        <w:t>2</w:t>
      </w:r>
    </w:p>
    <w:p w14:paraId="7B31F6B7" w14:textId="77777777" w:rsidR="00E92D2B" w:rsidRPr="00F252D9" w:rsidRDefault="00E92D2B" w:rsidP="00022880">
      <w:pPr>
        <w:spacing w:before="600"/>
        <w:ind w:right="-1"/>
        <w:jc w:val="center"/>
        <w:rPr>
          <w:b/>
          <w:sz w:val="20"/>
          <w:szCs w:val="20"/>
        </w:rPr>
      </w:pPr>
      <w:r w:rsidRPr="00F252D9">
        <w:rPr>
          <w:b/>
          <w:sz w:val="20"/>
          <w:szCs w:val="20"/>
        </w:rPr>
        <w:t>A</w:t>
      </w:r>
      <w:r w:rsidRPr="00F252D9">
        <w:rPr>
          <w:b/>
          <w:sz w:val="20"/>
          <w:szCs w:val="20"/>
          <w:lang w:val="id-ID"/>
        </w:rPr>
        <w:t>BSTRAK</w:t>
      </w:r>
    </w:p>
    <w:p w14:paraId="46D2D1CD" w14:textId="668582DC" w:rsidR="009935BA" w:rsidRPr="00F252D9" w:rsidRDefault="00DD253C" w:rsidP="006D693D">
      <w:pPr>
        <w:ind w:right="-1"/>
        <w:jc w:val="both"/>
        <w:rPr>
          <w:b/>
          <w:sz w:val="20"/>
          <w:szCs w:val="20"/>
        </w:rPr>
      </w:pPr>
      <w:r w:rsidRPr="00DD253C">
        <w:rPr>
          <w:sz w:val="20"/>
          <w:szCs w:val="20"/>
        </w:rPr>
        <w:t>Sistem Informasi Geografis (SIG) akhir-akhir ini mengalami perkembangan seiring kemajuan teknologi informasi. SIG merupakan sistem informasi berbasis komputer yang menggabungkan antara unsur peta dan informasi tentang peta tersebut. Salah satu perkembangan teknologi informasi yang sampai saat ini banyak dimi</w:t>
      </w:r>
      <w:r w:rsidR="008A7420">
        <w:rPr>
          <w:sz w:val="20"/>
          <w:szCs w:val="20"/>
        </w:rPr>
        <w:t xml:space="preserve">nati adalah teknologi komputer, </w:t>
      </w:r>
      <w:r w:rsidR="00791ECF" w:rsidRPr="00791ECF">
        <w:rPr>
          <w:sz w:val="20"/>
          <w:szCs w:val="20"/>
        </w:rPr>
        <w:t>Sistem Informasi Geografis Pemetaan Lahan Pertanian</w:t>
      </w:r>
      <w:r w:rsidR="00791ECF">
        <w:rPr>
          <w:sz w:val="20"/>
          <w:szCs w:val="20"/>
        </w:rPr>
        <w:t xml:space="preserve"> </w:t>
      </w:r>
      <w:r w:rsidR="00791ECF" w:rsidRPr="00791ECF">
        <w:rPr>
          <w:sz w:val="20"/>
          <w:szCs w:val="20"/>
        </w:rPr>
        <w:t>Di Kabupaten Bima Nusa Tenggara Barat Berbasis Web</w:t>
      </w:r>
      <w:r w:rsidRPr="00DD253C">
        <w:rPr>
          <w:sz w:val="20"/>
          <w:szCs w:val="20"/>
        </w:rPr>
        <w:t>. Dalam penelitian ini di desain sebuah sistem yang mampu menjembatani masyarakat   maupun dinas pertanian dalam pengecekan lahan pertanian yang ada di Kabupaten Bima Nusa Tenggara Barat. Penulis mengimplementasikan hasil penelitian tersebut ke dalam sebuah sistem informasi pemetaan lahan pertanian berbasis web yang dirancang dengan database mysql dan PHP.</w:t>
      </w:r>
    </w:p>
    <w:p w14:paraId="20C7811D" w14:textId="77777777" w:rsidR="009935BA" w:rsidRPr="00F252D9" w:rsidRDefault="009935BA" w:rsidP="00022880">
      <w:pPr>
        <w:ind w:right="-1"/>
        <w:jc w:val="both"/>
        <w:rPr>
          <w:sz w:val="20"/>
          <w:szCs w:val="20"/>
        </w:rPr>
      </w:pPr>
    </w:p>
    <w:p w14:paraId="20B0EEA2" w14:textId="0CE77A61" w:rsidR="00B44E49" w:rsidRPr="00F252D9" w:rsidRDefault="00B44E49" w:rsidP="00A91F1B">
      <w:pPr>
        <w:ind w:right="-1"/>
        <w:jc w:val="both"/>
        <w:rPr>
          <w:b/>
          <w:sz w:val="20"/>
          <w:szCs w:val="20"/>
        </w:rPr>
      </w:pPr>
      <w:r w:rsidRPr="00F252D9">
        <w:rPr>
          <w:b/>
          <w:bCs/>
          <w:sz w:val="20"/>
          <w:szCs w:val="20"/>
        </w:rPr>
        <w:t xml:space="preserve">Kata </w:t>
      </w:r>
      <w:r w:rsidR="005E568B" w:rsidRPr="00F252D9">
        <w:rPr>
          <w:b/>
          <w:bCs/>
          <w:sz w:val="20"/>
          <w:szCs w:val="20"/>
        </w:rPr>
        <w:t>Kunci</w:t>
      </w:r>
      <w:r w:rsidRPr="00F252D9">
        <w:rPr>
          <w:b/>
          <w:bCs/>
          <w:sz w:val="20"/>
          <w:szCs w:val="20"/>
        </w:rPr>
        <w:t>:</w:t>
      </w:r>
      <w:r w:rsidRPr="00F252D9">
        <w:rPr>
          <w:sz w:val="20"/>
          <w:szCs w:val="20"/>
        </w:rPr>
        <w:t xml:space="preserve"> </w:t>
      </w:r>
      <w:r w:rsidR="00DD253C" w:rsidRPr="00DD253C">
        <w:rPr>
          <w:sz w:val="20"/>
          <w:szCs w:val="20"/>
        </w:rPr>
        <w:t>MySQL, PHP, pemetaan.epizy.com</w:t>
      </w:r>
      <w:r w:rsidR="00DD253C">
        <w:rPr>
          <w:sz w:val="20"/>
          <w:szCs w:val="20"/>
        </w:rPr>
        <w:t>.</w:t>
      </w:r>
    </w:p>
    <w:p w14:paraId="3EBF8010" w14:textId="77777777" w:rsidR="00CC2B71" w:rsidRPr="00F252D9" w:rsidRDefault="00CC2B71" w:rsidP="00022880">
      <w:pPr>
        <w:spacing w:before="600"/>
        <w:ind w:right="-1"/>
        <w:jc w:val="center"/>
        <w:rPr>
          <w:b/>
          <w:sz w:val="20"/>
          <w:szCs w:val="20"/>
        </w:rPr>
      </w:pPr>
      <w:r w:rsidRPr="00F252D9">
        <w:rPr>
          <w:b/>
          <w:sz w:val="20"/>
          <w:szCs w:val="20"/>
        </w:rPr>
        <w:t>ABSTRACT</w:t>
      </w:r>
    </w:p>
    <w:p w14:paraId="53A0BD07" w14:textId="6B8FDDED" w:rsidR="00F006F0" w:rsidRDefault="008A7420" w:rsidP="0017429C">
      <w:pPr>
        <w:ind w:right="-1"/>
        <w:jc w:val="both"/>
        <w:rPr>
          <w:i/>
          <w:iCs/>
          <w:sz w:val="20"/>
          <w:szCs w:val="20"/>
        </w:rPr>
      </w:pPr>
      <w:r w:rsidRPr="008A7420">
        <w:rPr>
          <w:i/>
          <w:iCs/>
          <w:sz w:val="20"/>
          <w:szCs w:val="20"/>
        </w:rPr>
        <w:t>Geographical Information System (GIS) has recently developed advances in information technology. GIS is a computer-based information system that combines map elements and information about the map. One of the developments in information technology that is currently in great demand is computer technology, a W</w:t>
      </w:r>
      <w:r w:rsidR="00791ECF">
        <w:rPr>
          <w:i/>
          <w:iCs/>
          <w:sz w:val="20"/>
          <w:szCs w:val="20"/>
        </w:rPr>
        <w:t>eb</w:t>
      </w:r>
      <w:r w:rsidRPr="008A7420">
        <w:rPr>
          <w:i/>
          <w:iCs/>
          <w:sz w:val="20"/>
          <w:szCs w:val="20"/>
        </w:rPr>
        <w:t>-B</w:t>
      </w:r>
      <w:r w:rsidR="00791ECF">
        <w:rPr>
          <w:i/>
          <w:iCs/>
          <w:sz w:val="20"/>
          <w:szCs w:val="20"/>
        </w:rPr>
        <w:t>ased</w:t>
      </w:r>
      <w:r w:rsidRPr="008A7420">
        <w:rPr>
          <w:i/>
          <w:iCs/>
          <w:sz w:val="20"/>
          <w:szCs w:val="20"/>
        </w:rPr>
        <w:t xml:space="preserve"> G</w:t>
      </w:r>
      <w:r w:rsidR="00791ECF">
        <w:rPr>
          <w:i/>
          <w:iCs/>
          <w:sz w:val="20"/>
          <w:szCs w:val="20"/>
        </w:rPr>
        <w:t>eographic</w:t>
      </w:r>
      <w:r w:rsidRPr="008A7420">
        <w:rPr>
          <w:i/>
          <w:iCs/>
          <w:sz w:val="20"/>
          <w:szCs w:val="20"/>
        </w:rPr>
        <w:t xml:space="preserve"> I</w:t>
      </w:r>
      <w:r w:rsidR="00791ECF">
        <w:rPr>
          <w:i/>
          <w:iCs/>
          <w:sz w:val="20"/>
          <w:szCs w:val="20"/>
        </w:rPr>
        <w:t>nformation</w:t>
      </w:r>
      <w:r w:rsidRPr="008A7420">
        <w:rPr>
          <w:i/>
          <w:iCs/>
          <w:sz w:val="20"/>
          <w:szCs w:val="20"/>
        </w:rPr>
        <w:t xml:space="preserve"> S</w:t>
      </w:r>
      <w:r w:rsidR="00791ECF">
        <w:rPr>
          <w:i/>
          <w:iCs/>
          <w:sz w:val="20"/>
          <w:szCs w:val="20"/>
        </w:rPr>
        <w:t>ystem</w:t>
      </w:r>
      <w:r w:rsidRPr="008A7420">
        <w:rPr>
          <w:i/>
          <w:iCs/>
          <w:sz w:val="20"/>
          <w:szCs w:val="20"/>
        </w:rPr>
        <w:t xml:space="preserve"> F</w:t>
      </w:r>
      <w:r w:rsidR="00791ECF">
        <w:rPr>
          <w:i/>
          <w:iCs/>
          <w:sz w:val="20"/>
          <w:szCs w:val="20"/>
        </w:rPr>
        <w:t>or</w:t>
      </w:r>
      <w:r w:rsidRPr="008A7420">
        <w:rPr>
          <w:i/>
          <w:iCs/>
          <w:sz w:val="20"/>
          <w:szCs w:val="20"/>
        </w:rPr>
        <w:t xml:space="preserve"> A</w:t>
      </w:r>
      <w:r w:rsidR="00791ECF">
        <w:rPr>
          <w:i/>
          <w:iCs/>
          <w:sz w:val="20"/>
          <w:szCs w:val="20"/>
        </w:rPr>
        <w:t>gricultural Mapping In Bima Nusa Tenggara District</w:t>
      </w:r>
      <w:r w:rsidRPr="008A7420">
        <w:rPr>
          <w:i/>
          <w:iCs/>
          <w:sz w:val="20"/>
          <w:szCs w:val="20"/>
        </w:rPr>
        <w:t>. In this study, the design of a system that is able to bridge the community or the agricultural service in checking agricultural land in Bima Regency, West Nusa Tenggara. The author implements the results of this research into a web-based agricultural land mapping information system designed with MySQL and PHP databases.</w:t>
      </w:r>
    </w:p>
    <w:p w14:paraId="58809FDD" w14:textId="77777777" w:rsidR="00EE18A5" w:rsidRPr="00EE18A5" w:rsidRDefault="00EE18A5" w:rsidP="00022880">
      <w:pPr>
        <w:ind w:right="-1"/>
        <w:jc w:val="both"/>
        <w:rPr>
          <w:b/>
          <w:sz w:val="20"/>
          <w:szCs w:val="20"/>
        </w:rPr>
      </w:pPr>
    </w:p>
    <w:p w14:paraId="5981D7D2" w14:textId="19F351B2" w:rsidR="000D5819" w:rsidRPr="00F252D9" w:rsidRDefault="00C8117D" w:rsidP="005C5AEA">
      <w:pPr>
        <w:ind w:right="-1"/>
        <w:jc w:val="both"/>
        <w:rPr>
          <w:b/>
          <w:iCs/>
          <w:sz w:val="20"/>
          <w:szCs w:val="20"/>
        </w:rPr>
      </w:pPr>
      <w:r w:rsidRPr="00F252D9">
        <w:rPr>
          <w:b/>
          <w:bCs/>
          <w:iCs/>
          <w:sz w:val="20"/>
          <w:szCs w:val="20"/>
        </w:rPr>
        <w:t>Keywords:</w:t>
      </w:r>
      <w:r w:rsidRPr="00F252D9">
        <w:rPr>
          <w:i/>
          <w:sz w:val="20"/>
          <w:szCs w:val="20"/>
        </w:rPr>
        <w:t xml:space="preserve"> </w:t>
      </w:r>
      <w:r w:rsidR="008A7420" w:rsidRPr="008A7420">
        <w:rPr>
          <w:i/>
          <w:sz w:val="20"/>
          <w:szCs w:val="20"/>
        </w:rPr>
        <w:t>MySQL, PHP, mapping.epizy.com.</w:t>
      </w:r>
    </w:p>
    <w:p w14:paraId="65417AC3" w14:textId="77777777" w:rsidR="00735A9B" w:rsidRPr="00F252D9" w:rsidRDefault="00735A9B" w:rsidP="00196244">
      <w:pPr>
        <w:autoSpaceDE w:val="0"/>
        <w:autoSpaceDN w:val="0"/>
        <w:adjustRightInd w:val="0"/>
        <w:spacing w:line="360" w:lineRule="auto"/>
        <w:jc w:val="both"/>
        <w:rPr>
          <w:b/>
          <w:bCs/>
          <w:sz w:val="22"/>
          <w:szCs w:val="22"/>
        </w:rPr>
      </w:pPr>
    </w:p>
    <w:p w14:paraId="2D33C987" w14:textId="77777777" w:rsidR="00F47BB0" w:rsidRDefault="00F47BB0" w:rsidP="00196244">
      <w:pPr>
        <w:autoSpaceDE w:val="0"/>
        <w:autoSpaceDN w:val="0"/>
        <w:adjustRightInd w:val="0"/>
        <w:spacing w:line="360" w:lineRule="auto"/>
        <w:jc w:val="both"/>
        <w:rPr>
          <w:b/>
          <w:bCs/>
          <w:sz w:val="22"/>
          <w:szCs w:val="22"/>
        </w:rPr>
      </w:pPr>
    </w:p>
    <w:p w14:paraId="771C43AC" w14:textId="77777777" w:rsidR="00F113BD" w:rsidRDefault="00F113BD" w:rsidP="00196244">
      <w:pPr>
        <w:autoSpaceDE w:val="0"/>
        <w:autoSpaceDN w:val="0"/>
        <w:adjustRightInd w:val="0"/>
        <w:spacing w:line="360" w:lineRule="auto"/>
        <w:jc w:val="both"/>
        <w:rPr>
          <w:b/>
          <w:bCs/>
          <w:sz w:val="22"/>
          <w:szCs w:val="22"/>
        </w:rPr>
      </w:pPr>
    </w:p>
    <w:p w14:paraId="125D228F" w14:textId="77777777" w:rsidR="00F113BD" w:rsidRDefault="00F113BD" w:rsidP="00196244">
      <w:pPr>
        <w:autoSpaceDE w:val="0"/>
        <w:autoSpaceDN w:val="0"/>
        <w:adjustRightInd w:val="0"/>
        <w:spacing w:line="360" w:lineRule="auto"/>
        <w:jc w:val="both"/>
        <w:rPr>
          <w:b/>
          <w:bCs/>
          <w:sz w:val="22"/>
          <w:szCs w:val="22"/>
        </w:rPr>
      </w:pPr>
    </w:p>
    <w:p w14:paraId="1A039235" w14:textId="77777777" w:rsidR="00F113BD" w:rsidRDefault="00F113BD" w:rsidP="00196244">
      <w:pPr>
        <w:autoSpaceDE w:val="0"/>
        <w:autoSpaceDN w:val="0"/>
        <w:adjustRightInd w:val="0"/>
        <w:spacing w:line="360" w:lineRule="auto"/>
        <w:jc w:val="both"/>
        <w:rPr>
          <w:b/>
          <w:bCs/>
          <w:sz w:val="22"/>
          <w:szCs w:val="22"/>
        </w:rPr>
      </w:pPr>
    </w:p>
    <w:p w14:paraId="160CAEF5" w14:textId="7716A674" w:rsidR="00F113BD" w:rsidRDefault="00F113BD" w:rsidP="00196244">
      <w:pPr>
        <w:autoSpaceDE w:val="0"/>
        <w:autoSpaceDN w:val="0"/>
        <w:adjustRightInd w:val="0"/>
        <w:spacing w:line="360" w:lineRule="auto"/>
        <w:jc w:val="both"/>
        <w:rPr>
          <w:b/>
          <w:bCs/>
          <w:sz w:val="22"/>
          <w:szCs w:val="22"/>
        </w:rPr>
      </w:pPr>
    </w:p>
    <w:p w14:paraId="3AFCB4D7" w14:textId="0BB269F6" w:rsidR="00791ECF" w:rsidRDefault="00791ECF" w:rsidP="00196244">
      <w:pPr>
        <w:autoSpaceDE w:val="0"/>
        <w:autoSpaceDN w:val="0"/>
        <w:adjustRightInd w:val="0"/>
        <w:spacing w:line="360" w:lineRule="auto"/>
        <w:jc w:val="both"/>
        <w:rPr>
          <w:b/>
          <w:bCs/>
          <w:sz w:val="22"/>
          <w:szCs w:val="22"/>
        </w:rPr>
      </w:pPr>
    </w:p>
    <w:p w14:paraId="5697AB47" w14:textId="0941C284" w:rsidR="00791ECF" w:rsidRDefault="00791ECF" w:rsidP="00196244">
      <w:pPr>
        <w:autoSpaceDE w:val="0"/>
        <w:autoSpaceDN w:val="0"/>
        <w:adjustRightInd w:val="0"/>
        <w:spacing w:line="360" w:lineRule="auto"/>
        <w:jc w:val="both"/>
        <w:rPr>
          <w:b/>
          <w:bCs/>
          <w:sz w:val="22"/>
          <w:szCs w:val="22"/>
        </w:rPr>
      </w:pPr>
    </w:p>
    <w:p w14:paraId="3ACFE758" w14:textId="54EAE6F2" w:rsidR="00720266" w:rsidRDefault="00720266" w:rsidP="00196244">
      <w:pPr>
        <w:autoSpaceDE w:val="0"/>
        <w:autoSpaceDN w:val="0"/>
        <w:adjustRightInd w:val="0"/>
        <w:spacing w:line="360" w:lineRule="auto"/>
        <w:jc w:val="both"/>
        <w:rPr>
          <w:b/>
          <w:bCs/>
          <w:sz w:val="22"/>
          <w:szCs w:val="22"/>
        </w:rPr>
      </w:pPr>
    </w:p>
    <w:p w14:paraId="52AAB2CC" w14:textId="799A10A0" w:rsidR="00720266" w:rsidRDefault="00720266" w:rsidP="00196244">
      <w:pPr>
        <w:autoSpaceDE w:val="0"/>
        <w:autoSpaceDN w:val="0"/>
        <w:adjustRightInd w:val="0"/>
        <w:spacing w:line="360" w:lineRule="auto"/>
        <w:jc w:val="both"/>
        <w:rPr>
          <w:b/>
          <w:bCs/>
          <w:sz w:val="22"/>
          <w:szCs w:val="22"/>
        </w:rPr>
      </w:pPr>
    </w:p>
    <w:p w14:paraId="7B9278E1" w14:textId="77777777" w:rsidR="00791ECF" w:rsidRDefault="00791ECF" w:rsidP="00196244">
      <w:pPr>
        <w:autoSpaceDE w:val="0"/>
        <w:autoSpaceDN w:val="0"/>
        <w:adjustRightInd w:val="0"/>
        <w:spacing w:line="360" w:lineRule="auto"/>
        <w:jc w:val="both"/>
        <w:rPr>
          <w:b/>
          <w:bCs/>
          <w:sz w:val="22"/>
          <w:szCs w:val="22"/>
        </w:rPr>
      </w:pPr>
    </w:p>
    <w:p w14:paraId="7FA0AD37" w14:textId="77777777" w:rsidR="00F113BD" w:rsidRPr="00F252D9" w:rsidRDefault="00F113BD" w:rsidP="00196244">
      <w:pPr>
        <w:autoSpaceDE w:val="0"/>
        <w:autoSpaceDN w:val="0"/>
        <w:adjustRightInd w:val="0"/>
        <w:spacing w:line="360" w:lineRule="auto"/>
        <w:jc w:val="both"/>
        <w:rPr>
          <w:b/>
          <w:bCs/>
          <w:sz w:val="22"/>
          <w:szCs w:val="22"/>
        </w:rPr>
      </w:pPr>
    </w:p>
    <w:p w14:paraId="36C71C95" w14:textId="77777777" w:rsidR="00B51939" w:rsidRPr="00F252D9" w:rsidRDefault="00B64B34" w:rsidP="00196244">
      <w:pPr>
        <w:autoSpaceDE w:val="0"/>
        <w:autoSpaceDN w:val="0"/>
        <w:adjustRightInd w:val="0"/>
        <w:spacing w:line="360" w:lineRule="auto"/>
        <w:jc w:val="both"/>
        <w:rPr>
          <w:b/>
          <w:bCs/>
          <w:sz w:val="22"/>
          <w:szCs w:val="22"/>
          <w:lang w:val="id-ID"/>
        </w:rPr>
      </w:pPr>
      <w:r w:rsidRPr="00F252D9">
        <w:rPr>
          <w:b/>
          <w:bCs/>
          <w:sz w:val="22"/>
          <w:szCs w:val="22"/>
          <w:lang w:val="id-ID"/>
        </w:rPr>
        <w:t>PENDAHULUAN</w:t>
      </w:r>
      <w:r w:rsidR="00EB401D" w:rsidRPr="00F252D9">
        <w:rPr>
          <w:b/>
          <w:bCs/>
          <w:sz w:val="22"/>
          <w:szCs w:val="22"/>
          <w:lang w:val="id-ID"/>
        </w:rPr>
        <w:t xml:space="preserve"> </w:t>
      </w:r>
    </w:p>
    <w:p w14:paraId="52EAC324" w14:textId="3DC84479" w:rsidR="00715108" w:rsidRDefault="008A7420" w:rsidP="00715108">
      <w:pPr>
        <w:autoSpaceDE w:val="0"/>
        <w:autoSpaceDN w:val="0"/>
        <w:adjustRightInd w:val="0"/>
        <w:spacing w:line="360" w:lineRule="auto"/>
        <w:ind w:firstLine="720"/>
        <w:jc w:val="both"/>
        <w:rPr>
          <w:sz w:val="22"/>
          <w:szCs w:val="22"/>
          <w:lang w:val="id-ID"/>
        </w:rPr>
      </w:pPr>
      <w:r w:rsidRPr="008A7420">
        <w:rPr>
          <w:sz w:val="22"/>
          <w:szCs w:val="22"/>
          <w:lang w:val="id-ID"/>
        </w:rPr>
        <w:lastRenderedPageBreak/>
        <w:t xml:space="preserve">Sistem Informasi Geografis (SIG) akhir-akhir ini mengalami perkembangan seiring kemajuan teknologi informasi. SIG merupakan sistem informasi berbasis komputer yang menggabungkan antara unsur peta dan informasi tentang peta tersebut. Dengan adanya SIG dinas pemerintahan dapat mengelola data lapangan </w:t>
      </w:r>
      <w:r w:rsidR="006D2833">
        <w:rPr>
          <w:sz w:val="22"/>
          <w:szCs w:val="22"/>
          <w:lang w:val="id-ID"/>
        </w:rPr>
        <w:t>secara lebih cepat dan efisien</w:t>
      </w:r>
      <w:r w:rsidR="00791ECF">
        <w:rPr>
          <w:sz w:val="22"/>
          <w:szCs w:val="22"/>
          <w:lang w:val="id-ID"/>
        </w:rPr>
        <w:fldChar w:fldCharType="begin" w:fldLock="1"/>
      </w:r>
      <w:r w:rsidR="00791ECF">
        <w:rPr>
          <w:sz w:val="22"/>
          <w:szCs w:val="22"/>
          <w:lang w:val="id-ID"/>
        </w:rPr>
        <w:instrText>ADDIN CSL_CITATION {"citationItems":[{"id":"ITEM-1","itemData":{"author":[{"dropping-particle":"","family":"Susanto, Arief. Ahmad K.","given":"Tutik K","non-dropping-particle":"","parse-names":false,"suffix":""}],"id":"ITEM-1","issued":{"date-parts":[["2016"]]},"title":"Sistem Informasi Geografis Pemetaan Lahan Pertanian Dan komoditi Hasil Panen Kabupaten Kudus","type":"book"},"uris":["http://www.mendeley.com/documents/?uuid=6f4f43de-796d-47af-9e34-9484cc178435"]}],"mendeley":{"formattedCitation":"(Susanto, Arief. Ahmad K., 2016)","plainTextFormattedCitation":"(Susanto, Arief. Ahmad K., 2016)","previouslyFormattedCitation":"(Susanto, Arief. Ahmad K., 2016)"},"properties":{"noteIndex":0},"schema":"https://github.com/citation-style-language/schema/raw/master/csl-citation.json"}</w:instrText>
      </w:r>
      <w:r w:rsidR="00791ECF">
        <w:rPr>
          <w:sz w:val="22"/>
          <w:szCs w:val="22"/>
          <w:lang w:val="id-ID"/>
        </w:rPr>
        <w:fldChar w:fldCharType="separate"/>
      </w:r>
      <w:r w:rsidR="00791ECF" w:rsidRPr="00791ECF">
        <w:rPr>
          <w:noProof/>
          <w:sz w:val="22"/>
          <w:szCs w:val="22"/>
          <w:lang w:val="id-ID"/>
        </w:rPr>
        <w:t>(Susanto, Arief. Ahmad K., 2016)</w:t>
      </w:r>
      <w:r w:rsidR="00791ECF">
        <w:rPr>
          <w:sz w:val="22"/>
          <w:szCs w:val="22"/>
          <w:lang w:val="id-ID"/>
        </w:rPr>
        <w:fldChar w:fldCharType="end"/>
      </w:r>
      <w:r w:rsidRPr="008A7420">
        <w:rPr>
          <w:sz w:val="22"/>
          <w:szCs w:val="22"/>
          <w:lang w:val="id-ID"/>
        </w:rPr>
        <w:t xml:space="preserve">. Kabupaten Bima, yang merupakan bagian dari Provinsi Nusa Tenggara Barat (NTB), berada di ujung timur Provinsi Nusa Tenggara Barat (NTB). Luas wilayah Kabupaten Bima mencapai 4.374,65 km2, terdiri atas 315,96 km2 atau 7,22% lahan sawah dan 4.058,69 km2 atau 92,78% lahan bukan sawah. Sebagai daerah agraris maka mata pencaharian utama penduduk Kabupaten Bima Nusa Tengara Barat (NTB) adalah dibidang sektor pertanian. </w:t>
      </w:r>
    </w:p>
    <w:p w14:paraId="123A086C" w14:textId="6DA0A5EB" w:rsidR="00715108" w:rsidRDefault="008A7420" w:rsidP="00715108">
      <w:pPr>
        <w:autoSpaceDE w:val="0"/>
        <w:autoSpaceDN w:val="0"/>
        <w:adjustRightInd w:val="0"/>
        <w:spacing w:line="360" w:lineRule="auto"/>
        <w:ind w:firstLine="720"/>
        <w:jc w:val="both"/>
        <w:rPr>
          <w:sz w:val="22"/>
          <w:szCs w:val="22"/>
          <w:lang w:val="id-ID"/>
        </w:rPr>
      </w:pPr>
      <w:r w:rsidRPr="008A7420">
        <w:rPr>
          <w:sz w:val="22"/>
          <w:szCs w:val="22"/>
          <w:lang w:val="id-ID"/>
        </w:rPr>
        <w:t>Kabupaten Bima berada pada peringkat ke-6 diantara Kabupaten/Kota se Provinsi Nusa Tenggara Barat (NTB) dengan nilai indeks pembangunan manusia (IPM) pada tahun 2013 sebesar 67,34 meningkat dibandingkan tahun sebelumnya yang hanya sebesar 66,52. Sektor pertanian di Kabupaten Bima merupakan sektor strategis yang mempunyai keterkaitan erat dengan pengurangan</w:t>
      </w:r>
      <w:r>
        <w:rPr>
          <w:sz w:val="22"/>
          <w:szCs w:val="22"/>
        </w:rPr>
        <w:t xml:space="preserve"> </w:t>
      </w:r>
      <w:r w:rsidRPr="008A7420">
        <w:rPr>
          <w:sz w:val="22"/>
          <w:szCs w:val="22"/>
          <w:lang w:val="id-ID"/>
        </w:rPr>
        <w:t>angka kemiskinan, upaya mengatasi pengangguran, usaha membangun ketahanan pangan, usaha pelestarian lingkungan dan usaha pembangunan ekonomi.</w:t>
      </w:r>
    </w:p>
    <w:p w14:paraId="4C14D5C1" w14:textId="5853A8ED" w:rsidR="006B4049" w:rsidRPr="006B4049" w:rsidRDefault="006B4049" w:rsidP="006B4049">
      <w:pPr>
        <w:autoSpaceDE w:val="0"/>
        <w:autoSpaceDN w:val="0"/>
        <w:adjustRightInd w:val="0"/>
        <w:spacing w:line="360" w:lineRule="auto"/>
        <w:ind w:firstLine="720"/>
        <w:jc w:val="both"/>
        <w:rPr>
          <w:sz w:val="22"/>
          <w:szCs w:val="22"/>
          <w:lang w:val="id-ID"/>
        </w:rPr>
      </w:pPr>
      <w:r w:rsidRPr="00ED0B27">
        <w:rPr>
          <w:sz w:val="22"/>
          <w:szCs w:val="22"/>
          <w:lang w:val="id-ID"/>
        </w:rPr>
        <w:t>Sistem Informasi adalah kumpulan komponen yang saling berhubungan dalam mungumpulkan, memproses, menyimpan, menyediakan dan mendistribusikan informasi untuk mendukung pengambilan keputasan dan pengendalian didalam organisasi</w:t>
      </w:r>
      <w:r w:rsidR="00791ECF">
        <w:rPr>
          <w:sz w:val="22"/>
          <w:szCs w:val="22"/>
          <w:lang w:val="id-ID"/>
        </w:rPr>
        <w:fldChar w:fldCharType="begin" w:fldLock="1"/>
      </w:r>
      <w:r w:rsidR="00791ECF">
        <w:rPr>
          <w:sz w:val="22"/>
          <w:szCs w:val="22"/>
          <w:lang w:val="id-ID"/>
        </w:rPr>
        <w:instrText>ADDIN CSL_CITATION {"citationItems":[{"id":"ITEM-1","itemData":{"author":[{"dropping-particle":"","family":"Asmara","given":"Rini","non-dropping-particle":"","parse-names":false,"suffix":""}],"id":"ITEM-1","issued":{"date-parts":[["2016"]]},"title":"SISTEM INFORMASI PENGOLAHAN DATA PENANGGULANGAN BENCANA PADA KANTOR BADAN PENANGGULANGAN BENCANA DAERAH (BPBD) KABUPATEN PADANG PARIAMAN","type":"article-journal"},"uris":["http://www.mendeley.com/documents/?uuid=c42818a4-654e-4b96-b5b0-79cbcb77003c"]}],"mendeley":{"formattedCitation":"(Asmara, 2016)","plainTextFormattedCitation":"(Asmara, 2016)","previouslyFormattedCitation":"(Asmara, 2016)"},"properties":{"noteIndex":0},"schema":"https://github.com/citation-style-language/schema/raw/master/csl-citation.json"}</w:instrText>
      </w:r>
      <w:r w:rsidR="00791ECF">
        <w:rPr>
          <w:sz w:val="22"/>
          <w:szCs w:val="22"/>
          <w:lang w:val="id-ID"/>
        </w:rPr>
        <w:fldChar w:fldCharType="separate"/>
      </w:r>
      <w:r w:rsidR="00791ECF" w:rsidRPr="00791ECF">
        <w:rPr>
          <w:noProof/>
          <w:sz w:val="22"/>
          <w:szCs w:val="22"/>
          <w:lang w:val="id-ID"/>
        </w:rPr>
        <w:t>(Asmara, 2016)</w:t>
      </w:r>
      <w:r w:rsidR="00791ECF">
        <w:rPr>
          <w:sz w:val="22"/>
          <w:szCs w:val="22"/>
          <w:lang w:val="id-ID"/>
        </w:rPr>
        <w:fldChar w:fldCharType="end"/>
      </w:r>
      <w:r w:rsidRPr="00ED0B27">
        <w:rPr>
          <w:sz w:val="22"/>
          <w:szCs w:val="22"/>
          <w:lang w:val="id-ID"/>
        </w:rPr>
        <w:t>.Sistem Informasi Geografis (SIG) adalah seperangkat alat berbasis computer yang memungkinkan untuk mengolah data spasial dan non-spasial menjadi informasi yang berkaitan tentang permukaan bumi serta digunakan untuk pengumpulan, penyimpanan, manipulasi, menganalisa dan menampilkan data yang selanjutnya dipakai sebagai bahan untuk mengambil keputusan</w:t>
      </w:r>
      <w:r w:rsidR="00791ECF">
        <w:rPr>
          <w:sz w:val="22"/>
          <w:szCs w:val="22"/>
          <w:lang w:val="id-ID"/>
        </w:rPr>
        <w:fldChar w:fldCharType="begin" w:fldLock="1"/>
      </w:r>
      <w:r w:rsidR="00791ECF">
        <w:rPr>
          <w:sz w:val="22"/>
          <w:szCs w:val="22"/>
          <w:lang w:val="id-ID"/>
        </w:rPr>
        <w:instrText>ADDIN CSL_CITATION {"citationItems":[{"id":"ITEM-1","itemData":{"author":[{"dropping-particle":"","family":"Aliyudin","given":"Hafidz","non-dropping-particle":"","parse-names":false,"suffix":""}],"id":"ITEM-1","issued":{"date-parts":[["2012"]]},"title":"Sistem Informasi Geografis","type":"article-journal"},"uris":["http://www.mendeley.com/documents/?uuid=4b20f013-9abe-4063-adfe-7ec514b1d2e1"]}],"mendeley":{"formattedCitation":"(Aliyudin, 2012)","plainTextFormattedCitation":"(Aliyudin, 2012)","previouslyFormattedCitation":"(Aliyudin, 2012)"},"properties":{"noteIndex":0},"schema":"https://github.com/citation-style-language/schema/raw/master/csl-citation.json"}</w:instrText>
      </w:r>
      <w:r w:rsidR="00791ECF">
        <w:rPr>
          <w:sz w:val="22"/>
          <w:szCs w:val="22"/>
          <w:lang w:val="id-ID"/>
        </w:rPr>
        <w:fldChar w:fldCharType="separate"/>
      </w:r>
      <w:r w:rsidR="00791ECF" w:rsidRPr="00791ECF">
        <w:rPr>
          <w:noProof/>
          <w:sz w:val="22"/>
          <w:szCs w:val="22"/>
          <w:lang w:val="id-ID"/>
        </w:rPr>
        <w:t>(Aliyudin, 2012)</w:t>
      </w:r>
      <w:r w:rsidR="00791ECF">
        <w:rPr>
          <w:sz w:val="22"/>
          <w:szCs w:val="22"/>
          <w:lang w:val="id-ID"/>
        </w:rPr>
        <w:fldChar w:fldCharType="end"/>
      </w:r>
      <w:r>
        <w:rPr>
          <w:sz w:val="22"/>
          <w:szCs w:val="22"/>
        </w:rPr>
        <w:t>.</w:t>
      </w:r>
    </w:p>
    <w:p w14:paraId="0D0A8AFA" w14:textId="25C02269" w:rsidR="006B4049" w:rsidRDefault="006B4049" w:rsidP="006B4049">
      <w:pPr>
        <w:spacing w:line="360" w:lineRule="auto"/>
        <w:ind w:firstLine="720"/>
        <w:jc w:val="both"/>
        <w:rPr>
          <w:sz w:val="22"/>
          <w:szCs w:val="22"/>
          <w:lang w:val="id-ID"/>
        </w:rPr>
      </w:pPr>
      <w:r w:rsidRPr="00ED0B27">
        <w:rPr>
          <w:sz w:val="22"/>
          <w:szCs w:val="22"/>
          <w:lang w:val="id-ID"/>
        </w:rPr>
        <w:t>Web merupakan salah satu aplikasi yang didalamnya berisi dokumen-dokumen multimedia yang didalamnya menggunakan protokol Hypertext Transfer Protocol (HTTP) yang dimana cara mengaksesnya dengan menggunakan browser contohnya, mozilla firefox, google crome da</w:t>
      </w:r>
      <w:r>
        <w:rPr>
          <w:sz w:val="22"/>
          <w:szCs w:val="22"/>
          <w:lang w:val="id-ID"/>
        </w:rPr>
        <w:t>n sebagainya</w:t>
      </w:r>
      <w:r w:rsidR="00791ECF">
        <w:rPr>
          <w:sz w:val="22"/>
          <w:szCs w:val="22"/>
          <w:lang w:val="id-ID"/>
        </w:rPr>
        <w:fldChar w:fldCharType="begin" w:fldLock="1"/>
      </w:r>
      <w:r w:rsidR="00791ECF">
        <w:rPr>
          <w:sz w:val="22"/>
          <w:szCs w:val="22"/>
          <w:lang w:val="id-ID"/>
        </w:rPr>
        <w:instrText>ADDIN CSL_CITATION {"citationItems":[{"id":"ITEM-1","itemData":{"author":[{"dropping-particle":"","family":"Arief","given":"","non-dropping-particle":"","parse-names":false,"suffix":""}],"id":"ITEM-1","issued":{"date-parts":[["2011"]]},"title":"Pengertian Website Menurut Para Ahli (Bahasa Lengkap)","type":"article-journal"},"uris":["http://www.mendeley.com/documents/?uuid=a14609db-c382-4ec3-b75f-2dedfa9644a3"]}],"mendeley":{"formattedCitation":"(Arief, 2011)","plainTextFormattedCitation":"(Arief, 2011)","previouslyFormattedCitation":"(Arief, 2011)"},"properties":{"noteIndex":0},"schema":"https://github.com/citation-style-language/schema/raw/master/csl-citation.json"}</w:instrText>
      </w:r>
      <w:r w:rsidR="00791ECF">
        <w:rPr>
          <w:sz w:val="22"/>
          <w:szCs w:val="22"/>
          <w:lang w:val="id-ID"/>
        </w:rPr>
        <w:fldChar w:fldCharType="separate"/>
      </w:r>
      <w:r w:rsidR="00791ECF" w:rsidRPr="00791ECF">
        <w:rPr>
          <w:noProof/>
          <w:sz w:val="22"/>
          <w:szCs w:val="22"/>
          <w:lang w:val="id-ID"/>
        </w:rPr>
        <w:t>(Arief, 2011)</w:t>
      </w:r>
      <w:r w:rsidR="00791ECF">
        <w:rPr>
          <w:sz w:val="22"/>
          <w:szCs w:val="22"/>
          <w:lang w:val="id-ID"/>
        </w:rPr>
        <w:fldChar w:fldCharType="end"/>
      </w:r>
      <w:r w:rsidRPr="00ED0B27">
        <w:rPr>
          <w:sz w:val="22"/>
          <w:szCs w:val="22"/>
          <w:lang w:val="id-ID"/>
        </w:rPr>
        <w:t>.</w:t>
      </w:r>
      <w:r w:rsidRPr="007628B7">
        <w:rPr>
          <w:sz w:val="22"/>
          <w:szCs w:val="22"/>
          <w:lang w:val="id-ID"/>
        </w:rPr>
        <w:t>Peta merupakan gambaran dari permukaan bumi yang digambar pada bidang datar dan diperkecil dengan skala tertentu dan dilengkapi dengan simbol sebagai penjelas. Peta adalah gambaran konvesional permukaan bumi yang dilihat dari atas, diperkecil dengan skala, serta dile</w:t>
      </w:r>
      <w:r>
        <w:rPr>
          <w:sz w:val="22"/>
          <w:szCs w:val="22"/>
          <w:lang w:val="id-ID"/>
        </w:rPr>
        <w:t>ngkapi dengan simbol dan warna</w:t>
      </w:r>
      <w:r w:rsidR="00791ECF">
        <w:rPr>
          <w:sz w:val="22"/>
          <w:szCs w:val="22"/>
          <w:lang w:val="id-ID"/>
        </w:rPr>
        <w:fldChar w:fldCharType="begin" w:fldLock="1"/>
      </w:r>
      <w:r w:rsidR="00791ECF">
        <w:rPr>
          <w:sz w:val="22"/>
          <w:szCs w:val="22"/>
          <w:lang w:val="id-ID"/>
        </w:rPr>
        <w:instrText>ADDIN CSL_CITATION {"citationItems":[{"id":"ITEM-1","itemData":{"author":[{"dropping-particle":"","family":"Mustofa Dan Sektiaewan","given":"","non-dropping-particle":"","parse-names":false,"suffix":""}],"id":"ITEM-1","issued":{"date-parts":[["2020"]]},"title":"Pengertian Menurut Para Ahli, jenis, komponen dan fungsinya","type":"article-journal"},"uris":["http://www.mendeley.com/documents/?uuid=e5167382-e08b-4b95-bc75-d20a3249b891"]}],"mendeley":{"formattedCitation":"(Mustofa Dan Sektiaewan, 2020)","plainTextFormattedCitation":"(Mustofa Dan Sektiaewan, 2020)","previouslyFormattedCitation":"(Mustofa Dan Sektiaewan, 2020)"},"properties":{"noteIndex":0},"schema":"https://github.com/citation-style-language/schema/raw/master/csl-citation.json"}</w:instrText>
      </w:r>
      <w:r w:rsidR="00791ECF">
        <w:rPr>
          <w:sz w:val="22"/>
          <w:szCs w:val="22"/>
          <w:lang w:val="id-ID"/>
        </w:rPr>
        <w:fldChar w:fldCharType="separate"/>
      </w:r>
      <w:r w:rsidR="00791ECF" w:rsidRPr="00791ECF">
        <w:rPr>
          <w:noProof/>
          <w:sz w:val="22"/>
          <w:szCs w:val="22"/>
          <w:lang w:val="id-ID"/>
        </w:rPr>
        <w:t>(Mustofa Dan Sektiaewan, 2020)</w:t>
      </w:r>
      <w:r w:rsidR="00791ECF">
        <w:rPr>
          <w:sz w:val="22"/>
          <w:szCs w:val="22"/>
          <w:lang w:val="id-ID"/>
        </w:rPr>
        <w:fldChar w:fldCharType="end"/>
      </w:r>
      <w:r>
        <w:rPr>
          <w:sz w:val="22"/>
          <w:szCs w:val="22"/>
          <w:lang w:val="id-ID"/>
        </w:rPr>
        <w:t>.</w:t>
      </w:r>
    </w:p>
    <w:p w14:paraId="17E7B60F" w14:textId="2B3D4144" w:rsidR="006B4049" w:rsidRPr="006B4049" w:rsidRDefault="006B4049" w:rsidP="006B4049">
      <w:pPr>
        <w:spacing w:line="360" w:lineRule="auto"/>
        <w:ind w:firstLine="720"/>
        <w:jc w:val="both"/>
        <w:rPr>
          <w:sz w:val="22"/>
          <w:szCs w:val="22"/>
        </w:rPr>
      </w:pPr>
      <w:r w:rsidRPr="007628B7">
        <w:rPr>
          <w:sz w:val="22"/>
          <w:szCs w:val="22"/>
          <w:lang w:val="id-ID"/>
        </w:rPr>
        <w:t>Localhost merupakan nama default yang digunakan untuk menjadikan komputer sebagai server local, localhost membantu web developer untuk merancang web yang bersifat dinamis dimana web tersebut dilengkapi dengan database MySQL</w:t>
      </w:r>
      <w:r w:rsidR="00791ECF">
        <w:rPr>
          <w:sz w:val="22"/>
          <w:szCs w:val="22"/>
          <w:lang w:val="id-ID"/>
        </w:rPr>
        <w:fldChar w:fldCharType="begin" w:fldLock="1"/>
      </w:r>
      <w:r w:rsidR="00791ECF">
        <w:rPr>
          <w:sz w:val="22"/>
          <w:szCs w:val="22"/>
          <w:lang w:val="id-ID"/>
        </w:rPr>
        <w:instrText>ADDIN CSL_CITATION {"citationItems":[{"id":"ITEM-1","itemData":{"author":[{"dropping-particle":"","family":"Syafitri","given":"Irmayanti","non-dropping-particle":"","parse-names":false,"suffix":""}],"id":"ITEM-1","issued":{"date-parts":[["2019"]]},"title":"Pengertian Localhost Beserta Fungsi dan Perbedaan Localhost dengan Internet","type":"article-journal"},"uris":["http://www.mendeley.com/documents/?uuid=4e848015-e619-4e1c-be58-c41155553951"]}],"mendeley":{"formattedCitation":"(Syafitri, 2019)","plainTextFormattedCitation":"(Syafitri, 2019)","previouslyFormattedCitation":"(Syafitri, 2019)"},"properties":{"noteIndex":0},"schema":"https://github.com/citation-style-language/schema/raw/master/csl-citation.json"}</w:instrText>
      </w:r>
      <w:r w:rsidR="00791ECF">
        <w:rPr>
          <w:sz w:val="22"/>
          <w:szCs w:val="22"/>
          <w:lang w:val="id-ID"/>
        </w:rPr>
        <w:fldChar w:fldCharType="separate"/>
      </w:r>
      <w:r w:rsidR="00791ECF" w:rsidRPr="00791ECF">
        <w:rPr>
          <w:noProof/>
          <w:sz w:val="22"/>
          <w:szCs w:val="22"/>
          <w:lang w:val="id-ID"/>
        </w:rPr>
        <w:t>(Syafitri, 2019)</w:t>
      </w:r>
      <w:r w:rsidR="00791ECF">
        <w:rPr>
          <w:sz w:val="22"/>
          <w:szCs w:val="22"/>
          <w:lang w:val="id-ID"/>
        </w:rPr>
        <w:fldChar w:fldCharType="end"/>
      </w:r>
      <w:r>
        <w:rPr>
          <w:sz w:val="22"/>
          <w:szCs w:val="22"/>
        </w:rPr>
        <w:t>.</w:t>
      </w:r>
      <w:r w:rsidRPr="007628B7">
        <w:rPr>
          <w:sz w:val="22"/>
          <w:szCs w:val="22"/>
          <w:lang w:val="id-ID"/>
        </w:rPr>
        <w:t>MySQL merupakan program database sever yang mampu menerima dan mengirimkan data dengan sangat cepat, multi user serta menggunakan perintah standar Structured Query Languange (SQL) dan baik digunakan sebagai client maupun server</w:t>
      </w:r>
      <w:r w:rsidR="00791ECF">
        <w:rPr>
          <w:sz w:val="22"/>
          <w:szCs w:val="22"/>
          <w:lang w:val="id-ID"/>
        </w:rPr>
        <w:fldChar w:fldCharType="begin" w:fldLock="1"/>
      </w:r>
      <w:r w:rsidR="00791ECF">
        <w:rPr>
          <w:sz w:val="22"/>
          <w:szCs w:val="22"/>
          <w:lang w:val="id-ID"/>
        </w:rPr>
        <w:instrText>ADDIN CSL_CITATION {"citationItems":[{"id":"ITEM-1","itemData":{"author":[{"dropping-particle":"","family":"Usada, Elisa, Yana Y.","given":"Noor R","non-dropping-particle":"","parse-names":false,"suffix":""}],"id":"ITEM-1","issued":{"date-parts":[["2012"]]},"title":"RANCANG BANGUN SISTEM INFORMASI JADWAL PERKULIAHAN BERBASIS JQUERY MOBILE DENGAN MENGGUNAKAN PHP DAN MySQL","type":"article-journal"},"uris":["http://www.mendeley.com/documents/?uuid=8e22216c-3e4f-484e-ba1a-375599c5a1ad"]}],"mendeley":{"formattedCitation":"(Usada, Elisa, Yana Y., 2012)","plainTextFormattedCitation":"(Usada, Elisa, Yana Y., 2012)"},"properties":{"noteIndex":0},"schema":"https://github.com/citation-style-language/schema/raw/master/csl-citation.json"}</w:instrText>
      </w:r>
      <w:r w:rsidR="00791ECF">
        <w:rPr>
          <w:sz w:val="22"/>
          <w:szCs w:val="22"/>
          <w:lang w:val="id-ID"/>
        </w:rPr>
        <w:fldChar w:fldCharType="separate"/>
      </w:r>
      <w:r w:rsidR="00791ECF" w:rsidRPr="00791ECF">
        <w:rPr>
          <w:noProof/>
          <w:sz w:val="22"/>
          <w:szCs w:val="22"/>
          <w:lang w:val="id-ID"/>
        </w:rPr>
        <w:t>(Usada, Elisa, Yana Y., 2012)</w:t>
      </w:r>
      <w:r w:rsidR="00791ECF">
        <w:rPr>
          <w:sz w:val="22"/>
          <w:szCs w:val="22"/>
          <w:lang w:val="id-ID"/>
        </w:rPr>
        <w:fldChar w:fldCharType="end"/>
      </w:r>
      <w:r w:rsidRPr="007628B7">
        <w:rPr>
          <w:sz w:val="22"/>
          <w:szCs w:val="22"/>
          <w:lang w:val="id-ID"/>
        </w:rPr>
        <w:t>.</w:t>
      </w:r>
    </w:p>
    <w:p w14:paraId="584A9450" w14:textId="3D345C3B" w:rsidR="006D2C7B" w:rsidRPr="00791ECF" w:rsidRDefault="008A7420" w:rsidP="00791ECF">
      <w:pPr>
        <w:autoSpaceDE w:val="0"/>
        <w:autoSpaceDN w:val="0"/>
        <w:adjustRightInd w:val="0"/>
        <w:spacing w:line="360" w:lineRule="auto"/>
        <w:ind w:firstLine="720"/>
        <w:jc w:val="both"/>
        <w:rPr>
          <w:sz w:val="22"/>
          <w:szCs w:val="22"/>
        </w:rPr>
      </w:pPr>
      <w:r w:rsidRPr="008A7420">
        <w:rPr>
          <w:sz w:val="22"/>
          <w:szCs w:val="22"/>
          <w:lang w:val="id-ID"/>
        </w:rPr>
        <w:lastRenderedPageBreak/>
        <w:t>Dalam proyek tugas akhir ini penulis akan membuat “Sistem Informasi Geografis Pemetaan di Kabupaten Bima Nusa Tenggara Barat (NTB) Berbasis WEB. Diharapkan dengan dibuatnya sistem informasi ini dapat memberikan informasi lahan pertanian yang ada di Kabupaten Bima.</w:t>
      </w:r>
    </w:p>
    <w:p w14:paraId="28E42E39" w14:textId="3D703C2C" w:rsidR="007628B7" w:rsidRPr="006B4049" w:rsidRDefault="006D2C7B" w:rsidP="006B4049">
      <w:pPr>
        <w:spacing w:line="360" w:lineRule="auto"/>
        <w:jc w:val="both"/>
        <w:rPr>
          <w:b/>
          <w:sz w:val="22"/>
          <w:szCs w:val="22"/>
          <w:lang w:val="id-ID"/>
        </w:rPr>
      </w:pPr>
      <w:r w:rsidRPr="00F252D9">
        <w:rPr>
          <w:b/>
          <w:sz w:val="22"/>
          <w:szCs w:val="22"/>
        </w:rPr>
        <w:t>M</w:t>
      </w:r>
      <w:r w:rsidRPr="00F252D9">
        <w:rPr>
          <w:b/>
          <w:sz w:val="22"/>
          <w:szCs w:val="22"/>
          <w:lang w:val="id-ID"/>
        </w:rPr>
        <w:t>ETODE</w:t>
      </w:r>
    </w:p>
    <w:p w14:paraId="4138E8E9" w14:textId="18495139" w:rsidR="00BE2EB7" w:rsidRDefault="00BE2EB7" w:rsidP="00BE2EB7">
      <w:pPr>
        <w:spacing w:line="360" w:lineRule="auto"/>
        <w:jc w:val="center"/>
        <w:rPr>
          <w:b/>
          <w:sz w:val="22"/>
          <w:szCs w:val="22"/>
          <w:lang w:val="id-ID"/>
        </w:rPr>
      </w:pPr>
      <w:r w:rsidRPr="00382104">
        <w:rPr>
          <w:noProof/>
          <w:sz w:val="22"/>
          <w:szCs w:val="22"/>
        </w:rPr>
        <w:drawing>
          <wp:inline distT="0" distB="0" distL="0" distR="0" wp14:anchorId="5A94D795" wp14:editId="5A1C681C">
            <wp:extent cx="1857375" cy="27823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0822" cy="2787467"/>
                    </a:xfrm>
                    <a:prstGeom prst="rect">
                      <a:avLst/>
                    </a:prstGeom>
                    <a:noFill/>
                    <a:ln>
                      <a:noFill/>
                    </a:ln>
                  </pic:spPr>
                </pic:pic>
              </a:graphicData>
            </a:graphic>
          </wp:inline>
        </w:drawing>
      </w:r>
    </w:p>
    <w:p w14:paraId="71761873" w14:textId="30DBADB2" w:rsidR="00BE2EB7" w:rsidRDefault="00BE2EB7" w:rsidP="00D732D6">
      <w:pPr>
        <w:tabs>
          <w:tab w:val="left" w:pos="0"/>
        </w:tabs>
        <w:jc w:val="center"/>
        <w:rPr>
          <w:sz w:val="20"/>
          <w:szCs w:val="20"/>
        </w:rPr>
      </w:pPr>
      <w:r w:rsidRPr="00F252D9">
        <w:rPr>
          <w:b/>
          <w:sz w:val="20"/>
          <w:szCs w:val="20"/>
        </w:rPr>
        <w:t xml:space="preserve">Gambar </w:t>
      </w:r>
      <w:r w:rsidRPr="00F252D9">
        <w:rPr>
          <w:b/>
          <w:sz w:val="20"/>
          <w:szCs w:val="20"/>
          <w:lang w:val="id-ID"/>
        </w:rPr>
        <w:t>1</w:t>
      </w:r>
      <w:r w:rsidRPr="00F252D9">
        <w:rPr>
          <w:b/>
          <w:sz w:val="20"/>
          <w:szCs w:val="20"/>
        </w:rPr>
        <w:t xml:space="preserve">. </w:t>
      </w:r>
      <w:r w:rsidR="00456DBF">
        <w:rPr>
          <w:sz w:val="20"/>
          <w:szCs w:val="20"/>
        </w:rPr>
        <w:t>Metode Penelitian</w:t>
      </w:r>
    </w:p>
    <w:p w14:paraId="76A34D84" w14:textId="77777777" w:rsidR="00D732D6" w:rsidRPr="00D732D6" w:rsidRDefault="00D732D6" w:rsidP="00D732D6">
      <w:pPr>
        <w:tabs>
          <w:tab w:val="left" w:pos="0"/>
        </w:tabs>
        <w:jc w:val="center"/>
        <w:rPr>
          <w:sz w:val="20"/>
          <w:szCs w:val="20"/>
        </w:rPr>
      </w:pPr>
    </w:p>
    <w:p w14:paraId="5873AE88" w14:textId="07604B1F" w:rsidR="00BE2EB7" w:rsidRPr="00FF33F3" w:rsidRDefault="00BE2EB7" w:rsidP="00720266">
      <w:pPr>
        <w:pStyle w:val="ListParagraph"/>
        <w:numPr>
          <w:ilvl w:val="0"/>
          <w:numId w:val="2"/>
        </w:numPr>
        <w:spacing w:after="0" w:line="360" w:lineRule="auto"/>
        <w:contextualSpacing w:val="0"/>
        <w:jc w:val="both"/>
        <w:rPr>
          <w:rFonts w:ascii="Times New Roman" w:hAnsi="Times New Roman"/>
          <w:b/>
        </w:rPr>
      </w:pPr>
      <w:r w:rsidRPr="00FF33F3">
        <w:rPr>
          <w:rFonts w:ascii="Times New Roman" w:hAnsi="Times New Roman"/>
          <w:b/>
        </w:rPr>
        <w:t>Identifikasi Masalah.</w:t>
      </w:r>
    </w:p>
    <w:p w14:paraId="7EAF945D" w14:textId="1636261E" w:rsidR="00D732D6" w:rsidRPr="00FF33F3" w:rsidRDefault="00BE2EB7" w:rsidP="00720266">
      <w:pPr>
        <w:spacing w:line="360" w:lineRule="auto"/>
        <w:ind w:firstLine="720"/>
        <w:jc w:val="both"/>
        <w:rPr>
          <w:sz w:val="22"/>
          <w:szCs w:val="22"/>
        </w:rPr>
      </w:pPr>
      <w:r w:rsidRPr="00FF33F3">
        <w:rPr>
          <w:sz w:val="22"/>
          <w:szCs w:val="22"/>
        </w:rPr>
        <w:t>Dalam tahap ini, peneliti mengindentifikasi permasalahan yang ada yaitu merumuskan masalah, maka penelitian akan menjadi jelas dan terarah.</w:t>
      </w:r>
    </w:p>
    <w:p w14:paraId="1478C9ED" w14:textId="142E99D7" w:rsidR="00BE2EB7" w:rsidRPr="00FF33F3" w:rsidRDefault="00BE2EB7" w:rsidP="00720266">
      <w:pPr>
        <w:pStyle w:val="ListParagraph"/>
        <w:numPr>
          <w:ilvl w:val="0"/>
          <w:numId w:val="2"/>
        </w:numPr>
        <w:spacing w:after="0" w:line="360" w:lineRule="auto"/>
        <w:contextualSpacing w:val="0"/>
        <w:jc w:val="both"/>
        <w:rPr>
          <w:rFonts w:ascii="Times New Roman" w:hAnsi="Times New Roman"/>
          <w:b/>
        </w:rPr>
      </w:pPr>
      <w:r w:rsidRPr="00FF33F3">
        <w:rPr>
          <w:rFonts w:ascii="Times New Roman" w:hAnsi="Times New Roman"/>
          <w:b/>
        </w:rPr>
        <w:t>Studi Literatur.</w:t>
      </w:r>
    </w:p>
    <w:p w14:paraId="78E75885" w14:textId="4E928C5B" w:rsidR="00BE2EB7" w:rsidRPr="00FF33F3" w:rsidRDefault="00BE2EB7" w:rsidP="00720266">
      <w:pPr>
        <w:spacing w:line="360" w:lineRule="auto"/>
        <w:ind w:firstLine="720"/>
        <w:jc w:val="both"/>
        <w:rPr>
          <w:sz w:val="22"/>
          <w:szCs w:val="22"/>
        </w:rPr>
      </w:pPr>
      <w:r w:rsidRPr="00FF33F3">
        <w:rPr>
          <w:sz w:val="22"/>
          <w:szCs w:val="22"/>
        </w:rPr>
        <w:t>Dalam metode ini dilakukan pengumpulan berbagai data dan informasi yang berkaitan dengan penelitian melalui buku, jurnal, internet, dan halaman Word Elektrik Browser (WEB).</w:t>
      </w:r>
    </w:p>
    <w:p w14:paraId="5E3BD4D6" w14:textId="5AD07BB6" w:rsidR="00BE2EB7" w:rsidRPr="00FF33F3" w:rsidRDefault="00BE2EB7" w:rsidP="00720266">
      <w:pPr>
        <w:pStyle w:val="ListParagraph"/>
        <w:numPr>
          <w:ilvl w:val="0"/>
          <w:numId w:val="2"/>
        </w:numPr>
        <w:spacing w:after="0" w:line="360" w:lineRule="auto"/>
        <w:contextualSpacing w:val="0"/>
        <w:jc w:val="both"/>
        <w:rPr>
          <w:rFonts w:ascii="Times New Roman" w:hAnsi="Times New Roman"/>
          <w:b/>
        </w:rPr>
      </w:pPr>
      <w:r w:rsidRPr="00FF33F3">
        <w:rPr>
          <w:rFonts w:ascii="Times New Roman" w:hAnsi="Times New Roman"/>
          <w:b/>
        </w:rPr>
        <w:t>Pengumpulan Data.</w:t>
      </w:r>
    </w:p>
    <w:p w14:paraId="3860EC96" w14:textId="2122C955" w:rsidR="00BE2EB7" w:rsidRPr="00FF33F3" w:rsidRDefault="00BE2EB7" w:rsidP="00720266">
      <w:pPr>
        <w:spacing w:line="360" w:lineRule="auto"/>
        <w:ind w:firstLine="720"/>
        <w:jc w:val="both"/>
        <w:rPr>
          <w:sz w:val="22"/>
          <w:szCs w:val="22"/>
        </w:rPr>
      </w:pPr>
      <w:r w:rsidRPr="00FF33F3">
        <w:rPr>
          <w:sz w:val="22"/>
          <w:szCs w:val="22"/>
        </w:rPr>
        <w:t>Sebagai halaman pendukung yang sangat berguna bagi penulis untuk mencari atau mengumpulkan data yang diperlukan dalam penelitian ini, penulis menggunakan 2 (dua) cara, yaitu:</w:t>
      </w:r>
    </w:p>
    <w:p w14:paraId="7960FDF8" w14:textId="6C2D2027" w:rsidR="00BE2EB7" w:rsidRPr="0075683A" w:rsidRDefault="0075683A" w:rsidP="00720266">
      <w:pPr>
        <w:pStyle w:val="ListParagraph"/>
        <w:numPr>
          <w:ilvl w:val="0"/>
          <w:numId w:val="10"/>
        </w:numPr>
        <w:spacing w:after="0" w:line="360" w:lineRule="auto"/>
        <w:contextualSpacing w:val="0"/>
        <w:jc w:val="both"/>
        <w:rPr>
          <w:rFonts w:ascii="Times New Roman" w:hAnsi="Times New Roman"/>
          <w:b/>
        </w:rPr>
      </w:pPr>
      <w:r w:rsidRPr="0075683A">
        <w:rPr>
          <w:rFonts w:ascii="Times New Roman" w:hAnsi="Times New Roman"/>
          <w:b/>
        </w:rPr>
        <w:t>Dokumentasi</w:t>
      </w:r>
    </w:p>
    <w:p w14:paraId="40FC6432" w14:textId="01D9F40A" w:rsidR="006B4049" w:rsidRDefault="00BE2EB7" w:rsidP="00720266">
      <w:pPr>
        <w:spacing w:line="360" w:lineRule="auto"/>
        <w:ind w:left="720" w:firstLine="720"/>
        <w:jc w:val="both"/>
        <w:rPr>
          <w:sz w:val="22"/>
          <w:szCs w:val="22"/>
        </w:rPr>
      </w:pPr>
      <w:r w:rsidRPr="00FF33F3">
        <w:rPr>
          <w:sz w:val="22"/>
          <w:szCs w:val="22"/>
        </w:rPr>
        <w:t>Penelitian dengan metode pengumpulan dokumentasi ini dilakukan dengan melakukan pengumpulan dokumen yang terkait dengan penelitian yaitu data pertanian, data lahan pertanian, dan data koordinat lahan pertanian yang ada di Dinas Pertanian Kabupaten Bima Nusa Tenggara Barat (NTB).</w:t>
      </w:r>
    </w:p>
    <w:p w14:paraId="1B20C97A" w14:textId="5BA7768D" w:rsidR="00BE2EB7" w:rsidRPr="0075683A" w:rsidRDefault="0075683A" w:rsidP="00720266">
      <w:pPr>
        <w:pStyle w:val="ListParagraph"/>
        <w:numPr>
          <w:ilvl w:val="0"/>
          <w:numId w:val="11"/>
        </w:numPr>
        <w:spacing w:after="0" w:line="360" w:lineRule="auto"/>
        <w:contextualSpacing w:val="0"/>
        <w:jc w:val="both"/>
        <w:rPr>
          <w:rFonts w:ascii="Times New Roman" w:hAnsi="Times New Roman"/>
          <w:b/>
        </w:rPr>
      </w:pPr>
      <w:r w:rsidRPr="0075683A">
        <w:rPr>
          <w:rFonts w:ascii="Times New Roman" w:hAnsi="Times New Roman"/>
          <w:b/>
        </w:rPr>
        <w:t>Wawancara</w:t>
      </w:r>
    </w:p>
    <w:p w14:paraId="062782D9" w14:textId="430CE56A" w:rsidR="00B74B8A" w:rsidRPr="00FF33F3" w:rsidRDefault="00BE2EB7" w:rsidP="00720266">
      <w:pPr>
        <w:spacing w:line="360" w:lineRule="auto"/>
        <w:ind w:left="720" w:firstLine="720"/>
        <w:jc w:val="both"/>
        <w:rPr>
          <w:sz w:val="22"/>
          <w:szCs w:val="22"/>
        </w:rPr>
      </w:pPr>
      <w:r w:rsidRPr="00FF33F3">
        <w:rPr>
          <w:sz w:val="22"/>
          <w:szCs w:val="22"/>
        </w:rPr>
        <w:t>Wawancara dilakukan langsung kepada pihak Dinas Pertanian Kabupaten Bima Nusa Tenggara Barat (NTB), dengan mengajukan beberapa pertanyaan yang bersangkutan dengan hal-hal pertanian di Kabupaten Bima Nusa Tenggara Barat (NTB).</w:t>
      </w:r>
    </w:p>
    <w:p w14:paraId="099D2395" w14:textId="1DE312D4" w:rsidR="00BE2EB7" w:rsidRPr="00FF33F3" w:rsidRDefault="00BE2EB7" w:rsidP="00720266">
      <w:pPr>
        <w:pStyle w:val="ListParagraph"/>
        <w:numPr>
          <w:ilvl w:val="0"/>
          <w:numId w:val="2"/>
        </w:numPr>
        <w:spacing w:after="0" w:line="360" w:lineRule="auto"/>
        <w:contextualSpacing w:val="0"/>
        <w:jc w:val="both"/>
        <w:rPr>
          <w:rFonts w:ascii="Times New Roman" w:hAnsi="Times New Roman"/>
          <w:b/>
        </w:rPr>
      </w:pPr>
      <w:r w:rsidRPr="00FF33F3">
        <w:rPr>
          <w:rFonts w:ascii="Times New Roman" w:hAnsi="Times New Roman"/>
          <w:b/>
        </w:rPr>
        <w:t>Pengolahan Data.</w:t>
      </w:r>
    </w:p>
    <w:p w14:paraId="6C6AC7D2" w14:textId="3BCCDCC2" w:rsidR="00BE2EB7" w:rsidRPr="00FF33F3" w:rsidRDefault="00BE2EB7" w:rsidP="00720266">
      <w:pPr>
        <w:spacing w:line="360" w:lineRule="auto"/>
        <w:ind w:firstLine="720"/>
        <w:jc w:val="both"/>
        <w:rPr>
          <w:sz w:val="22"/>
          <w:szCs w:val="22"/>
        </w:rPr>
      </w:pPr>
      <w:r w:rsidRPr="00FF33F3">
        <w:rPr>
          <w:sz w:val="22"/>
          <w:szCs w:val="22"/>
        </w:rPr>
        <w:lastRenderedPageBreak/>
        <w:t>Pada tahap ini data mentah yang telah didapatkan perlu dipisah-pisahkan dalam kelompok atau kategorikan sehingga data tersebut mempunyai makna untuk menjawab sebuah masalah dan data yang bermanfaat.</w:t>
      </w:r>
    </w:p>
    <w:p w14:paraId="5780A212" w14:textId="0FB37BE2" w:rsidR="00BE2EB7" w:rsidRPr="00FF33F3" w:rsidRDefault="00BE2EB7" w:rsidP="00720266">
      <w:pPr>
        <w:pStyle w:val="ListParagraph"/>
        <w:numPr>
          <w:ilvl w:val="0"/>
          <w:numId w:val="2"/>
        </w:numPr>
        <w:spacing w:after="0" w:line="360" w:lineRule="auto"/>
        <w:contextualSpacing w:val="0"/>
        <w:jc w:val="both"/>
        <w:rPr>
          <w:rFonts w:ascii="Times New Roman" w:hAnsi="Times New Roman"/>
          <w:b/>
        </w:rPr>
      </w:pPr>
      <w:r w:rsidRPr="00FF33F3">
        <w:rPr>
          <w:rFonts w:ascii="Times New Roman" w:hAnsi="Times New Roman"/>
          <w:b/>
        </w:rPr>
        <w:t>Analisa Kebutuhan Data.</w:t>
      </w:r>
    </w:p>
    <w:p w14:paraId="7CD68432" w14:textId="6DA3DD8C" w:rsidR="00BE2EB7" w:rsidRPr="00FF33F3" w:rsidRDefault="00BE2EB7" w:rsidP="00720266">
      <w:pPr>
        <w:spacing w:line="360" w:lineRule="auto"/>
        <w:ind w:firstLine="720"/>
        <w:jc w:val="both"/>
        <w:rPr>
          <w:sz w:val="22"/>
          <w:szCs w:val="22"/>
        </w:rPr>
      </w:pPr>
      <w:r w:rsidRPr="00FF33F3">
        <w:rPr>
          <w:sz w:val="22"/>
          <w:szCs w:val="22"/>
        </w:rPr>
        <w:t>Pada tahap ini dilakukan analisa atas data-data yang didapat untuk memperoleh data yang benar-benar dibutuhkan dalam penelitian. Hal ini dilakukan dengan tujuan mengelompokan data-data tersebut untuk memperoleh kesimpulan yang valid dan relevan.</w:t>
      </w:r>
    </w:p>
    <w:p w14:paraId="4C9A7570" w14:textId="1F343BBB" w:rsidR="00BE2EB7" w:rsidRPr="00FF33F3" w:rsidRDefault="00BE2EB7" w:rsidP="00720266">
      <w:pPr>
        <w:pStyle w:val="ListParagraph"/>
        <w:numPr>
          <w:ilvl w:val="0"/>
          <w:numId w:val="2"/>
        </w:numPr>
        <w:spacing w:after="0" w:line="360" w:lineRule="auto"/>
        <w:contextualSpacing w:val="0"/>
        <w:jc w:val="both"/>
        <w:rPr>
          <w:rFonts w:ascii="Times New Roman" w:hAnsi="Times New Roman"/>
          <w:b/>
        </w:rPr>
      </w:pPr>
      <w:r w:rsidRPr="00FF33F3">
        <w:rPr>
          <w:rFonts w:ascii="Times New Roman" w:hAnsi="Times New Roman"/>
          <w:b/>
        </w:rPr>
        <w:t>Penulisan Laporan.</w:t>
      </w:r>
    </w:p>
    <w:p w14:paraId="753C1066" w14:textId="2D9CAB7B" w:rsidR="007628B7" w:rsidRDefault="00BE2EB7" w:rsidP="00720266">
      <w:pPr>
        <w:spacing w:line="360" w:lineRule="auto"/>
        <w:ind w:firstLine="720"/>
        <w:jc w:val="both"/>
        <w:rPr>
          <w:sz w:val="22"/>
          <w:szCs w:val="22"/>
        </w:rPr>
      </w:pPr>
      <w:r w:rsidRPr="00FF33F3">
        <w:rPr>
          <w:sz w:val="22"/>
          <w:szCs w:val="22"/>
        </w:rPr>
        <w:t>Pada tahap ini, penulis membuat laporan dari hasil penelitian yang berisikan laporan penelitian terhadap masalah-maslah dan solusi yang ada pada objek yang diteliti oleh penulis yaitu Sistem Informasi Geografis Pemetaan Lahan Pertanian Di Kabupaten Bima Nusa Tenggara Barat Berbasis Word Elektrik Browser (WEB).</w:t>
      </w:r>
    </w:p>
    <w:p w14:paraId="6E6B54F0" w14:textId="77777777" w:rsidR="006B4049" w:rsidRPr="00BE2EB7" w:rsidRDefault="006B4049" w:rsidP="00720266">
      <w:pPr>
        <w:spacing w:line="360" w:lineRule="auto"/>
        <w:ind w:firstLine="720"/>
        <w:jc w:val="both"/>
        <w:rPr>
          <w:sz w:val="22"/>
          <w:szCs w:val="22"/>
        </w:rPr>
      </w:pPr>
    </w:p>
    <w:p w14:paraId="0282E566" w14:textId="72A71D1F" w:rsidR="007601BB" w:rsidRDefault="006D2C7B" w:rsidP="00720266">
      <w:pPr>
        <w:spacing w:line="360" w:lineRule="auto"/>
        <w:jc w:val="both"/>
        <w:rPr>
          <w:b/>
          <w:sz w:val="22"/>
          <w:szCs w:val="22"/>
          <w:lang w:val="id-ID"/>
        </w:rPr>
      </w:pPr>
      <w:r w:rsidRPr="00F252D9">
        <w:rPr>
          <w:b/>
          <w:sz w:val="22"/>
          <w:szCs w:val="22"/>
          <w:lang w:val="id-ID"/>
        </w:rPr>
        <w:t xml:space="preserve">HASIL DAN PEMBAHASAN </w:t>
      </w:r>
    </w:p>
    <w:p w14:paraId="10151F67" w14:textId="56FE3679" w:rsidR="007601BB" w:rsidRPr="007601BB" w:rsidRDefault="007601BB" w:rsidP="00720266">
      <w:pPr>
        <w:pStyle w:val="ListParagraph"/>
        <w:numPr>
          <w:ilvl w:val="0"/>
          <w:numId w:val="12"/>
        </w:numPr>
        <w:spacing w:after="0" w:line="360" w:lineRule="auto"/>
        <w:contextualSpacing w:val="0"/>
        <w:jc w:val="both"/>
        <w:rPr>
          <w:rFonts w:ascii="Times New Roman" w:hAnsi="Times New Roman"/>
          <w:b/>
          <w:lang w:val="id-ID"/>
        </w:rPr>
      </w:pPr>
      <w:r w:rsidRPr="007601BB">
        <w:rPr>
          <w:rFonts w:ascii="Times New Roman" w:hAnsi="Times New Roman"/>
          <w:b/>
          <w:lang w:val="id-ID"/>
        </w:rPr>
        <w:t>Tampilan Sistem Informasi Pemetaan Lahan</w:t>
      </w:r>
    </w:p>
    <w:p w14:paraId="247B84A5" w14:textId="2F3AE5C4" w:rsidR="007B7DA0" w:rsidRDefault="007B7DA0" w:rsidP="007B7DA0">
      <w:pPr>
        <w:spacing w:line="360" w:lineRule="auto"/>
        <w:ind w:firstLine="720"/>
        <w:jc w:val="center"/>
        <w:rPr>
          <w:sz w:val="22"/>
          <w:szCs w:val="22"/>
        </w:rPr>
      </w:pPr>
      <w:r>
        <w:rPr>
          <w:noProof/>
        </w:rPr>
        <w:drawing>
          <wp:inline distT="0" distB="0" distL="0" distR="0" wp14:anchorId="4724B00D" wp14:editId="5D3E0461">
            <wp:extent cx="3590925" cy="18669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0925" cy="1866900"/>
                    </a:xfrm>
                    <a:prstGeom prst="rect">
                      <a:avLst/>
                    </a:prstGeom>
                    <a:noFill/>
                    <a:ln>
                      <a:noFill/>
                    </a:ln>
                  </pic:spPr>
                </pic:pic>
              </a:graphicData>
            </a:graphic>
          </wp:inline>
        </w:drawing>
      </w:r>
    </w:p>
    <w:p w14:paraId="7CC9208D" w14:textId="2D0D11C7" w:rsidR="007B7DA0" w:rsidRDefault="007B7DA0" w:rsidP="007B7DA0">
      <w:pPr>
        <w:tabs>
          <w:tab w:val="left" w:pos="0"/>
        </w:tabs>
        <w:jc w:val="center"/>
        <w:rPr>
          <w:sz w:val="20"/>
          <w:szCs w:val="20"/>
        </w:rPr>
      </w:pPr>
      <w:r w:rsidRPr="00F252D9">
        <w:rPr>
          <w:b/>
          <w:sz w:val="20"/>
          <w:szCs w:val="20"/>
        </w:rPr>
        <w:t xml:space="preserve">Gambar </w:t>
      </w:r>
      <w:r>
        <w:rPr>
          <w:b/>
          <w:sz w:val="20"/>
          <w:szCs w:val="20"/>
          <w:lang w:val="id-ID"/>
        </w:rPr>
        <w:t>2</w:t>
      </w:r>
      <w:r w:rsidRPr="00F252D9">
        <w:rPr>
          <w:b/>
          <w:sz w:val="20"/>
          <w:szCs w:val="20"/>
        </w:rPr>
        <w:t xml:space="preserve">. </w:t>
      </w:r>
      <w:r w:rsidRPr="007B7DA0">
        <w:rPr>
          <w:sz w:val="20"/>
          <w:szCs w:val="20"/>
        </w:rPr>
        <w:t xml:space="preserve">Tampilan Sistem Informasi </w:t>
      </w:r>
      <w:r w:rsidR="00456DBF">
        <w:rPr>
          <w:sz w:val="20"/>
          <w:szCs w:val="20"/>
        </w:rPr>
        <w:t>Pemetaan Lahan</w:t>
      </w:r>
    </w:p>
    <w:p w14:paraId="783288FB" w14:textId="179C5E9E" w:rsidR="007601BB" w:rsidRPr="007601BB" w:rsidRDefault="007601BB" w:rsidP="00720266">
      <w:pPr>
        <w:pStyle w:val="ListParagraph"/>
        <w:numPr>
          <w:ilvl w:val="0"/>
          <w:numId w:val="12"/>
        </w:numPr>
        <w:spacing w:after="0" w:line="360" w:lineRule="auto"/>
        <w:ind w:left="714" w:hanging="357"/>
        <w:contextualSpacing w:val="0"/>
        <w:rPr>
          <w:rFonts w:ascii="Times New Roman" w:hAnsi="Times New Roman"/>
          <w:b/>
          <w:szCs w:val="20"/>
        </w:rPr>
      </w:pPr>
      <w:r w:rsidRPr="007601BB">
        <w:rPr>
          <w:rFonts w:ascii="Times New Roman" w:hAnsi="Times New Roman"/>
          <w:b/>
          <w:szCs w:val="20"/>
        </w:rPr>
        <w:t>Tampilan Basis Data</w:t>
      </w:r>
    </w:p>
    <w:p w14:paraId="5D524B96" w14:textId="606BD165" w:rsidR="007B7DA0" w:rsidRDefault="007B7DA0" w:rsidP="007B7DA0">
      <w:pPr>
        <w:spacing w:line="360" w:lineRule="auto"/>
        <w:ind w:firstLine="720"/>
        <w:jc w:val="center"/>
        <w:rPr>
          <w:sz w:val="22"/>
          <w:szCs w:val="22"/>
        </w:rPr>
      </w:pPr>
      <w:r>
        <w:rPr>
          <w:noProof/>
        </w:rPr>
        <w:drawing>
          <wp:inline distT="0" distB="0" distL="0" distR="0" wp14:anchorId="50154DC2" wp14:editId="311A7E4B">
            <wp:extent cx="3590925" cy="6572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0">
                      <a:extLst>
                        <a:ext uri="{28A0092B-C50C-407E-A947-70E740481C1C}">
                          <a14:useLocalDpi xmlns:a14="http://schemas.microsoft.com/office/drawing/2010/main" val="0"/>
                        </a:ext>
                      </a:extLst>
                    </a:blip>
                    <a:srcRect b="18137"/>
                    <a:stretch>
                      <a:fillRect/>
                    </a:stretch>
                  </pic:blipFill>
                  <pic:spPr bwMode="auto">
                    <a:xfrm>
                      <a:off x="0" y="0"/>
                      <a:ext cx="3590925" cy="657225"/>
                    </a:xfrm>
                    <a:prstGeom prst="rect">
                      <a:avLst/>
                    </a:prstGeom>
                    <a:noFill/>
                    <a:ln>
                      <a:noFill/>
                    </a:ln>
                  </pic:spPr>
                </pic:pic>
              </a:graphicData>
            </a:graphic>
          </wp:inline>
        </w:drawing>
      </w:r>
    </w:p>
    <w:p w14:paraId="5F7B79F2" w14:textId="012399E9" w:rsidR="007B7DA0" w:rsidRDefault="007B7DA0" w:rsidP="007B7DA0">
      <w:pPr>
        <w:spacing w:line="360" w:lineRule="auto"/>
        <w:ind w:firstLine="720"/>
        <w:jc w:val="center"/>
        <w:rPr>
          <w:sz w:val="22"/>
          <w:szCs w:val="22"/>
        </w:rPr>
      </w:pPr>
      <w:bookmarkStart w:id="0" w:name="_Toc47883664"/>
      <w:r w:rsidRPr="00F81969">
        <w:rPr>
          <w:noProof/>
        </w:rPr>
        <w:drawing>
          <wp:inline distT="0" distB="0" distL="0" distR="0" wp14:anchorId="29BD01DA" wp14:editId="62EB8A40">
            <wp:extent cx="3590925" cy="9048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0925" cy="904875"/>
                    </a:xfrm>
                    <a:prstGeom prst="rect">
                      <a:avLst/>
                    </a:prstGeom>
                    <a:noFill/>
                    <a:ln>
                      <a:noFill/>
                    </a:ln>
                  </pic:spPr>
                </pic:pic>
              </a:graphicData>
            </a:graphic>
          </wp:inline>
        </w:drawing>
      </w:r>
      <w:bookmarkEnd w:id="0"/>
    </w:p>
    <w:p w14:paraId="6AF04E74" w14:textId="608A31C7" w:rsidR="00122D8D" w:rsidRDefault="007B7DA0" w:rsidP="00122D8D">
      <w:pPr>
        <w:tabs>
          <w:tab w:val="left" w:pos="0"/>
        </w:tabs>
        <w:jc w:val="center"/>
        <w:rPr>
          <w:sz w:val="20"/>
          <w:szCs w:val="20"/>
        </w:rPr>
      </w:pPr>
      <w:r w:rsidRPr="00F252D9">
        <w:rPr>
          <w:b/>
          <w:sz w:val="20"/>
          <w:szCs w:val="20"/>
        </w:rPr>
        <w:t xml:space="preserve">Gambar </w:t>
      </w:r>
      <w:r>
        <w:rPr>
          <w:b/>
          <w:sz w:val="20"/>
          <w:szCs w:val="20"/>
          <w:lang w:val="id-ID"/>
        </w:rPr>
        <w:t>3</w:t>
      </w:r>
      <w:r w:rsidRPr="00F252D9">
        <w:rPr>
          <w:b/>
          <w:sz w:val="20"/>
          <w:szCs w:val="20"/>
        </w:rPr>
        <w:t xml:space="preserve">. </w:t>
      </w:r>
      <w:r w:rsidR="00456DBF">
        <w:rPr>
          <w:sz w:val="20"/>
          <w:szCs w:val="20"/>
        </w:rPr>
        <w:t>Tampilan Basis Data</w:t>
      </w:r>
    </w:p>
    <w:p w14:paraId="1ACC4B30" w14:textId="7CB6DB30" w:rsidR="007B7DA0" w:rsidRPr="007601BB" w:rsidRDefault="007601BB" w:rsidP="00720266">
      <w:pPr>
        <w:pStyle w:val="ListParagraph"/>
        <w:numPr>
          <w:ilvl w:val="0"/>
          <w:numId w:val="12"/>
        </w:numPr>
        <w:spacing w:after="0" w:line="360" w:lineRule="auto"/>
        <w:contextualSpacing w:val="0"/>
        <w:jc w:val="both"/>
        <w:rPr>
          <w:rFonts w:ascii="Times New Roman" w:hAnsi="Times New Roman"/>
          <w:b/>
        </w:rPr>
      </w:pPr>
      <w:r w:rsidRPr="007601BB">
        <w:rPr>
          <w:rFonts w:ascii="Times New Roman" w:hAnsi="Times New Roman"/>
          <w:b/>
        </w:rPr>
        <w:t>Struktur Tabel Admin</w:t>
      </w:r>
    </w:p>
    <w:p w14:paraId="23874E1D" w14:textId="5E497A5F" w:rsidR="00122D8D" w:rsidRDefault="00122D8D" w:rsidP="00720266">
      <w:pPr>
        <w:pStyle w:val="ListParagraph"/>
        <w:tabs>
          <w:tab w:val="left" w:pos="540"/>
          <w:tab w:val="left" w:pos="1260"/>
        </w:tabs>
        <w:spacing w:after="0" w:line="360" w:lineRule="auto"/>
        <w:ind w:left="0"/>
        <w:contextualSpacing w:val="0"/>
        <w:jc w:val="center"/>
        <w:rPr>
          <w:rFonts w:ascii="Times New Roman" w:hAnsi="Times New Roman"/>
          <w:bCs/>
          <w:sz w:val="20"/>
          <w:szCs w:val="20"/>
        </w:rPr>
      </w:pPr>
      <w:r w:rsidRPr="00F252D9">
        <w:rPr>
          <w:rFonts w:ascii="Times New Roman" w:hAnsi="Times New Roman"/>
          <w:b/>
          <w:sz w:val="20"/>
          <w:szCs w:val="20"/>
        </w:rPr>
        <w:t xml:space="preserve">Tabel 1. </w:t>
      </w:r>
      <w:r w:rsidR="00456DBF">
        <w:rPr>
          <w:rFonts w:ascii="Times New Roman" w:hAnsi="Times New Roman"/>
          <w:bCs/>
          <w:sz w:val="20"/>
          <w:szCs w:val="20"/>
        </w:rPr>
        <w:t>Struktur Tabel 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835"/>
      </w:tblGrid>
      <w:tr w:rsidR="00122D8D" w14:paraId="7ACB3703" w14:textId="77777777" w:rsidTr="008B5FC7">
        <w:trPr>
          <w:jc w:val="center"/>
        </w:trPr>
        <w:tc>
          <w:tcPr>
            <w:tcW w:w="2263" w:type="dxa"/>
            <w:shd w:val="clear" w:color="auto" w:fill="auto"/>
          </w:tcPr>
          <w:p w14:paraId="58178D54" w14:textId="77777777" w:rsidR="00122D8D" w:rsidRPr="008B4117" w:rsidRDefault="00122D8D" w:rsidP="00720266">
            <w:pPr>
              <w:jc w:val="center"/>
              <w:rPr>
                <w:sz w:val="22"/>
              </w:rPr>
            </w:pPr>
            <w:r w:rsidRPr="008B4117">
              <w:rPr>
                <w:sz w:val="22"/>
              </w:rPr>
              <w:t>Admin</w:t>
            </w:r>
          </w:p>
        </w:tc>
        <w:tc>
          <w:tcPr>
            <w:tcW w:w="2835" w:type="dxa"/>
            <w:shd w:val="clear" w:color="auto" w:fill="auto"/>
          </w:tcPr>
          <w:p w14:paraId="1A95AAEE" w14:textId="77777777" w:rsidR="00122D8D" w:rsidRPr="008B4117" w:rsidRDefault="00122D8D" w:rsidP="00720266">
            <w:pPr>
              <w:jc w:val="center"/>
              <w:rPr>
                <w:sz w:val="22"/>
              </w:rPr>
            </w:pPr>
            <w:r w:rsidRPr="008B4117">
              <w:rPr>
                <w:sz w:val="22"/>
              </w:rPr>
              <w:t>Keterangan</w:t>
            </w:r>
          </w:p>
        </w:tc>
      </w:tr>
      <w:tr w:rsidR="00122D8D" w14:paraId="77BE997A" w14:textId="77777777" w:rsidTr="008B5FC7">
        <w:trPr>
          <w:jc w:val="center"/>
        </w:trPr>
        <w:tc>
          <w:tcPr>
            <w:tcW w:w="2263" w:type="dxa"/>
            <w:shd w:val="clear" w:color="auto" w:fill="auto"/>
          </w:tcPr>
          <w:p w14:paraId="610A6406" w14:textId="77777777" w:rsidR="00122D8D" w:rsidRPr="008B4117" w:rsidRDefault="00122D8D" w:rsidP="00720266">
            <w:pPr>
              <w:rPr>
                <w:sz w:val="22"/>
              </w:rPr>
            </w:pPr>
            <w:r w:rsidRPr="008B4117">
              <w:rPr>
                <w:sz w:val="22"/>
              </w:rPr>
              <w:t>id</w:t>
            </w:r>
          </w:p>
        </w:tc>
        <w:tc>
          <w:tcPr>
            <w:tcW w:w="2835" w:type="dxa"/>
            <w:shd w:val="clear" w:color="auto" w:fill="auto"/>
          </w:tcPr>
          <w:p w14:paraId="66AC36C9" w14:textId="77777777" w:rsidR="00122D8D" w:rsidRPr="008B4117" w:rsidRDefault="00122D8D" w:rsidP="00720266">
            <w:pPr>
              <w:rPr>
                <w:sz w:val="22"/>
              </w:rPr>
            </w:pPr>
            <w:r w:rsidRPr="008B4117">
              <w:rPr>
                <w:sz w:val="22"/>
              </w:rPr>
              <w:t>Id Admin</w:t>
            </w:r>
          </w:p>
        </w:tc>
      </w:tr>
      <w:tr w:rsidR="00122D8D" w14:paraId="2D87E4DE" w14:textId="77777777" w:rsidTr="008B5FC7">
        <w:trPr>
          <w:jc w:val="center"/>
        </w:trPr>
        <w:tc>
          <w:tcPr>
            <w:tcW w:w="2263" w:type="dxa"/>
            <w:shd w:val="clear" w:color="auto" w:fill="auto"/>
          </w:tcPr>
          <w:p w14:paraId="6612E311" w14:textId="77777777" w:rsidR="00122D8D" w:rsidRPr="008B4117" w:rsidRDefault="00122D8D" w:rsidP="00720266">
            <w:pPr>
              <w:rPr>
                <w:sz w:val="22"/>
              </w:rPr>
            </w:pPr>
            <w:r w:rsidRPr="008B4117">
              <w:rPr>
                <w:sz w:val="22"/>
              </w:rPr>
              <w:t>Username</w:t>
            </w:r>
          </w:p>
        </w:tc>
        <w:tc>
          <w:tcPr>
            <w:tcW w:w="2835" w:type="dxa"/>
            <w:shd w:val="clear" w:color="auto" w:fill="auto"/>
          </w:tcPr>
          <w:p w14:paraId="7D9DE5DA" w14:textId="77777777" w:rsidR="00122D8D" w:rsidRPr="008B4117" w:rsidRDefault="00122D8D" w:rsidP="00720266">
            <w:pPr>
              <w:rPr>
                <w:sz w:val="22"/>
              </w:rPr>
            </w:pPr>
            <w:r w:rsidRPr="008B4117">
              <w:rPr>
                <w:sz w:val="22"/>
              </w:rPr>
              <w:t>Username Admin</w:t>
            </w:r>
          </w:p>
        </w:tc>
      </w:tr>
      <w:tr w:rsidR="00122D8D" w14:paraId="42C5A081" w14:textId="77777777" w:rsidTr="008B5FC7">
        <w:trPr>
          <w:jc w:val="center"/>
        </w:trPr>
        <w:tc>
          <w:tcPr>
            <w:tcW w:w="2263" w:type="dxa"/>
            <w:shd w:val="clear" w:color="auto" w:fill="auto"/>
          </w:tcPr>
          <w:p w14:paraId="5163D81D" w14:textId="77777777" w:rsidR="00122D8D" w:rsidRPr="008B4117" w:rsidRDefault="00122D8D" w:rsidP="00720266">
            <w:pPr>
              <w:rPr>
                <w:sz w:val="22"/>
              </w:rPr>
            </w:pPr>
            <w:r w:rsidRPr="008B4117">
              <w:rPr>
                <w:sz w:val="22"/>
              </w:rPr>
              <w:lastRenderedPageBreak/>
              <w:t>Password</w:t>
            </w:r>
          </w:p>
        </w:tc>
        <w:tc>
          <w:tcPr>
            <w:tcW w:w="2835" w:type="dxa"/>
            <w:shd w:val="clear" w:color="auto" w:fill="auto"/>
          </w:tcPr>
          <w:p w14:paraId="7E66A49A" w14:textId="77777777" w:rsidR="00122D8D" w:rsidRPr="008B4117" w:rsidRDefault="00122D8D" w:rsidP="00720266">
            <w:pPr>
              <w:rPr>
                <w:sz w:val="22"/>
              </w:rPr>
            </w:pPr>
            <w:r w:rsidRPr="008B4117">
              <w:rPr>
                <w:sz w:val="22"/>
              </w:rPr>
              <w:t>Password Admin</w:t>
            </w:r>
          </w:p>
        </w:tc>
      </w:tr>
    </w:tbl>
    <w:p w14:paraId="0C97A98E" w14:textId="77777777" w:rsidR="00122D8D" w:rsidRDefault="00122D8D" w:rsidP="00122D8D">
      <w:pPr>
        <w:spacing w:line="360" w:lineRule="auto"/>
        <w:jc w:val="both"/>
        <w:rPr>
          <w:sz w:val="22"/>
          <w:szCs w:val="22"/>
        </w:rPr>
      </w:pPr>
    </w:p>
    <w:p w14:paraId="738D96F7" w14:textId="56FEB0F4" w:rsidR="00122D8D" w:rsidRPr="007601BB" w:rsidRDefault="007601BB" w:rsidP="007601BB">
      <w:pPr>
        <w:pStyle w:val="ListParagraph"/>
        <w:numPr>
          <w:ilvl w:val="0"/>
          <w:numId w:val="12"/>
        </w:numPr>
        <w:spacing w:line="360" w:lineRule="auto"/>
        <w:jc w:val="both"/>
        <w:rPr>
          <w:rFonts w:ascii="Times New Roman" w:hAnsi="Times New Roman"/>
          <w:b/>
        </w:rPr>
      </w:pPr>
      <w:r w:rsidRPr="007601BB">
        <w:rPr>
          <w:rFonts w:ascii="Times New Roman" w:hAnsi="Times New Roman"/>
          <w:b/>
        </w:rPr>
        <w:t>Struktur Tabel Pertanian</w:t>
      </w:r>
    </w:p>
    <w:p w14:paraId="5E1F691B" w14:textId="45799C0F" w:rsidR="00122D8D" w:rsidRDefault="00122D8D" w:rsidP="00720266">
      <w:pPr>
        <w:pStyle w:val="ListParagraph"/>
        <w:tabs>
          <w:tab w:val="left" w:pos="540"/>
          <w:tab w:val="left" w:pos="1260"/>
        </w:tabs>
        <w:spacing w:after="0" w:line="240" w:lineRule="auto"/>
        <w:ind w:left="0"/>
        <w:contextualSpacing w:val="0"/>
        <w:jc w:val="center"/>
        <w:rPr>
          <w:rFonts w:ascii="Times New Roman" w:hAnsi="Times New Roman"/>
          <w:bCs/>
          <w:sz w:val="20"/>
          <w:szCs w:val="20"/>
        </w:rPr>
      </w:pPr>
      <w:r>
        <w:rPr>
          <w:rFonts w:ascii="Times New Roman" w:hAnsi="Times New Roman"/>
          <w:b/>
          <w:sz w:val="20"/>
          <w:szCs w:val="20"/>
        </w:rPr>
        <w:t>Tabel 2</w:t>
      </w:r>
      <w:r w:rsidRPr="00F252D9">
        <w:rPr>
          <w:rFonts w:ascii="Times New Roman" w:hAnsi="Times New Roman"/>
          <w:b/>
          <w:sz w:val="20"/>
          <w:szCs w:val="20"/>
        </w:rPr>
        <w:t xml:space="preserve">. </w:t>
      </w:r>
      <w:r w:rsidR="00456DBF">
        <w:rPr>
          <w:rFonts w:ascii="Times New Roman" w:hAnsi="Times New Roman"/>
          <w:bCs/>
          <w:sz w:val="20"/>
          <w:szCs w:val="20"/>
        </w:rPr>
        <w:t>Struktur Tabel Pertania</w:t>
      </w:r>
    </w:p>
    <w:tbl>
      <w:tblPr>
        <w:tblW w:w="0" w:type="auto"/>
        <w:tblInd w:w="1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977"/>
      </w:tblGrid>
      <w:tr w:rsidR="00122D8D" w:rsidRPr="00561782" w14:paraId="10B97933" w14:textId="77777777" w:rsidTr="008B5FC7">
        <w:tc>
          <w:tcPr>
            <w:tcW w:w="1838" w:type="dxa"/>
            <w:shd w:val="clear" w:color="auto" w:fill="92D050"/>
          </w:tcPr>
          <w:p w14:paraId="76FFC2D2" w14:textId="77777777" w:rsidR="00122D8D" w:rsidRPr="008B4117" w:rsidRDefault="00122D8D" w:rsidP="00720266">
            <w:pPr>
              <w:rPr>
                <w:sz w:val="22"/>
              </w:rPr>
            </w:pPr>
            <w:r w:rsidRPr="008B4117">
              <w:rPr>
                <w:sz w:val="22"/>
              </w:rPr>
              <w:t>Pertanian</w:t>
            </w:r>
          </w:p>
        </w:tc>
        <w:tc>
          <w:tcPr>
            <w:tcW w:w="2977" w:type="dxa"/>
            <w:shd w:val="clear" w:color="auto" w:fill="92D050"/>
          </w:tcPr>
          <w:p w14:paraId="4CE1E275" w14:textId="77777777" w:rsidR="00122D8D" w:rsidRPr="008B4117" w:rsidRDefault="00122D8D" w:rsidP="00720266">
            <w:pPr>
              <w:rPr>
                <w:sz w:val="22"/>
              </w:rPr>
            </w:pPr>
            <w:r w:rsidRPr="008B4117">
              <w:rPr>
                <w:sz w:val="22"/>
              </w:rPr>
              <w:t>Keterangan</w:t>
            </w:r>
          </w:p>
        </w:tc>
      </w:tr>
      <w:tr w:rsidR="00122D8D" w:rsidRPr="00561782" w14:paraId="24F440CE" w14:textId="77777777" w:rsidTr="008B5FC7">
        <w:tc>
          <w:tcPr>
            <w:tcW w:w="1838" w:type="dxa"/>
            <w:shd w:val="clear" w:color="auto" w:fill="auto"/>
          </w:tcPr>
          <w:p w14:paraId="366B5313" w14:textId="77777777" w:rsidR="00122D8D" w:rsidRPr="008B4117" w:rsidRDefault="00122D8D" w:rsidP="00720266">
            <w:pPr>
              <w:rPr>
                <w:sz w:val="22"/>
              </w:rPr>
            </w:pPr>
            <w:r w:rsidRPr="008B4117">
              <w:rPr>
                <w:sz w:val="22"/>
              </w:rPr>
              <w:t>Id</w:t>
            </w:r>
          </w:p>
        </w:tc>
        <w:tc>
          <w:tcPr>
            <w:tcW w:w="2977" w:type="dxa"/>
            <w:shd w:val="clear" w:color="auto" w:fill="auto"/>
          </w:tcPr>
          <w:p w14:paraId="4E5EC68F" w14:textId="77777777" w:rsidR="00122D8D" w:rsidRPr="008B4117" w:rsidRDefault="00122D8D" w:rsidP="00720266">
            <w:pPr>
              <w:rPr>
                <w:sz w:val="22"/>
              </w:rPr>
            </w:pPr>
            <w:r w:rsidRPr="008B4117">
              <w:rPr>
                <w:sz w:val="22"/>
              </w:rPr>
              <w:t>Id lahan pertanian</w:t>
            </w:r>
          </w:p>
        </w:tc>
      </w:tr>
      <w:tr w:rsidR="00122D8D" w:rsidRPr="00561782" w14:paraId="0B48265B" w14:textId="77777777" w:rsidTr="008B5FC7">
        <w:tc>
          <w:tcPr>
            <w:tcW w:w="1838" w:type="dxa"/>
            <w:shd w:val="clear" w:color="auto" w:fill="auto"/>
          </w:tcPr>
          <w:p w14:paraId="4966E50B" w14:textId="77777777" w:rsidR="00122D8D" w:rsidRPr="008B4117" w:rsidRDefault="00122D8D" w:rsidP="00720266">
            <w:pPr>
              <w:rPr>
                <w:sz w:val="22"/>
              </w:rPr>
            </w:pPr>
            <w:r w:rsidRPr="008B4117">
              <w:rPr>
                <w:sz w:val="22"/>
              </w:rPr>
              <w:t>Desa</w:t>
            </w:r>
          </w:p>
        </w:tc>
        <w:tc>
          <w:tcPr>
            <w:tcW w:w="2977" w:type="dxa"/>
            <w:shd w:val="clear" w:color="auto" w:fill="auto"/>
          </w:tcPr>
          <w:p w14:paraId="0B6DB868" w14:textId="77777777" w:rsidR="00122D8D" w:rsidRPr="008B4117" w:rsidRDefault="00122D8D" w:rsidP="00720266">
            <w:pPr>
              <w:rPr>
                <w:sz w:val="22"/>
              </w:rPr>
            </w:pPr>
            <w:r w:rsidRPr="008B4117">
              <w:rPr>
                <w:sz w:val="22"/>
              </w:rPr>
              <w:t>Letak lahan pertanian</w:t>
            </w:r>
          </w:p>
        </w:tc>
      </w:tr>
      <w:tr w:rsidR="00122D8D" w:rsidRPr="00561782" w14:paraId="4A3CBFAD" w14:textId="77777777" w:rsidTr="008B5FC7">
        <w:tc>
          <w:tcPr>
            <w:tcW w:w="1838" w:type="dxa"/>
            <w:shd w:val="clear" w:color="auto" w:fill="auto"/>
          </w:tcPr>
          <w:p w14:paraId="69F429DA" w14:textId="77777777" w:rsidR="00122D8D" w:rsidRPr="008B4117" w:rsidRDefault="00122D8D" w:rsidP="00720266">
            <w:pPr>
              <w:rPr>
                <w:sz w:val="22"/>
              </w:rPr>
            </w:pPr>
            <w:r w:rsidRPr="008B4117">
              <w:rPr>
                <w:sz w:val="22"/>
              </w:rPr>
              <w:t>Nama</w:t>
            </w:r>
          </w:p>
        </w:tc>
        <w:tc>
          <w:tcPr>
            <w:tcW w:w="2977" w:type="dxa"/>
            <w:shd w:val="clear" w:color="auto" w:fill="auto"/>
          </w:tcPr>
          <w:p w14:paraId="56F68442" w14:textId="77777777" w:rsidR="00122D8D" w:rsidRPr="008B4117" w:rsidRDefault="00122D8D" w:rsidP="00720266">
            <w:pPr>
              <w:rPr>
                <w:sz w:val="22"/>
              </w:rPr>
            </w:pPr>
            <w:r w:rsidRPr="008B4117">
              <w:rPr>
                <w:sz w:val="22"/>
              </w:rPr>
              <w:t>Pemilik lahan pertanian</w:t>
            </w:r>
          </w:p>
        </w:tc>
      </w:tr>
      <w:tr w:rsidR="00122D8D" w:rsidRPr="00561782" w14:paraId="71B0F231" w14:textId="77777777" w:rsidTr="008B5FC7">
        <w:tc>
          <w:tcPr>
            <w:tcW w:w="1838" w:type="dxa"/>
            <w:shd w:val="clear" w:color="auto" w:fill="auto"/>
          </w:tcPr>
          <w:p w14:paraId="179238AD" w14:textId="77777777" w:rsidR="00122D8D" w:rsidRPr="008B4117" w:rsidRDefault="00122D8D" w:rsidP="00720266">
            <w:pPr>
              <w:rPr>
                <w:sz w:val="22"/>
              </w:rPr>
            </w:pPr>
            <w:r w:rsidRPr="008B4117">
              <w:rPr>
                <w:sz w:val="22"/>
              </w:rPr>
              <w:t>Alamat</w:t>
            </w:r>
          </w:p>
        </w:tc>
        <w:tc>
          <w:tcPr>
            <w:tcW w:w="2977" w:type="dxa"/>
            <w:shd w:val="clear" w:color="auto" w:fill="auto"/>
          </w:tcPr>
          <w:p w14:paraId="5F94FCBE" w14:textId="77777777" w:rsidR="00122D8D" w:rsidRPr="008B4117" w:rsidRDefault="00122D8D" w:rsidP="00720266">
            <w:pPr>
              <w:rPr>
                <w:sz w:val="22"/>
              </w:rPr>
            </w:pPr>
            <w:r w:rsidRPr="008B4117">
              <w:rPr>
                <w:sz w:val="22"/>
              </w:rPr>
              <w:t>Alamat lengkap pemilik</w:t>
            </w:r>
          </w:p>
        </w:tc>
      </w:tr>
      <w:tr w:rsidR="00122D8D" w:rsidRPr="00561782" w14:paraId="1BCE123C" w14:textId="77777777" w:rsidTr="008B5FC7">
        <w:tc>
          <w:tcPr>
            <w:tcW w:w="1838" w:type="dxa"/>
            <w:shd w:val="clear" w:color="auto" w:fill="auto"/>
          </w:tcPr>
          <w:p w14:paraId="2C483498" w14:textId="77777777" w:rsidR="00122D8D" w:rsidRPr="008B4117" w:rsidRDefault="00122D8D" w:rsidP="00720266">
            <w:pPr>
              <w:rPr>
                <w:sz w:val="22"/>
              </w:rPr>
            </w:pPr>
            <w:r w:rsidRPr="008B4117">
              <w:rPr>
                <w:sz w:val="22"/>
              </w:rPr>
              <w:t>Luas</w:t>
            </w:r>
          </w:p>
        </w:tc>
        <w:tc>
          <w:tcPr>
            <w:tcW w:w="2977" w:type="dxa"/>
            <w:shd w:val="clear" w:color="auto" w:fill="auto"/>
          </w:tcPr>
          <w:p w14:paraId="6916692F" w14:textId="77777777" w:rsidR="00122D8D" w:rsidRPr="008B4117" w:rsidRDefault="00122D8D" w:rsidP="00720266">
            <w:pPr>
              <w:rPr>
                <w:sz w:val="22"/>
              </w:rPr>
            </w:pPr>
            <w:r w:rsidRPr="008B4117">
              <w:rPr>
                <w:sz w:val="22"/>
              </w:rPr>
              <w:t>Luas lahan pertanian</w:t>
            </w:r>
          </w:p>
        </w:tc>
      </w:tr>
      <w:tr w:rsidR="00122D8D" w:rsidRPr="00561782" w14:paraId="6AE703AD" w14:textId="77777777" w:rsidTr="008B5FC7">
        <w:tc>
          <w:tcPr>
            <w:tcW w:w="1838" w:type="dxa"/>
            <w:shd w:val="clear" w:color="auto" w:fill="auto"/>
          </w:tcPr>
          <w:p w14:paraId="4B9E3953" w14:textId="77777777" w:rsidR="00122D8D" w:rsidRPr="008B4117" w:rsidRDefault="00122D8D" w:rsidP="00720266">
            <w:pPr>
              <w:rPr>
                <w:sz w:val="22"/>
              </w:rPr>
            </w:pPr>
            <w:r w:rsidRPr="008B4117">
              <w:rPr>
                <w:sz w:val="22"/>
              </w:rPr>
              <w:t>Tanaman</w:t>
            </w:r>
          </w:p>
        </w:tc>
        <w:tc>
          <w:tcPr>
            <w:tcW w:w="2977" w:type="dxa"/>
            <w:shd w:val="clear" w:color="auto" w:fill="auto"/>
          </w:tcPr>
          <w:p w14:paraId="100A0178" w14:textId="77777777" w:rsidR="00122D8D" w:rsidRPr="008B4117" w:rsidRDefault="00122D8D" w:rsidP="00720266">
            <w:pPr>
              <w:rPr>
                <w:sz w:val="22"/>
              </w:rPr>
            </w:pPr>
            <w:r w:rsidRPr="008B4117">
              <w:rPr>
                <w:sz w:val="22"/>
              </w:rPr>
              <w:t>Jenis tanaman pertanian</w:t>
            </w:r>
          </w:p>
        </w:tc>
      </w:tr>
      <w:tr w:rsidR="00122D8D" w:rsidRPr="00561782" w14:paraId="479730FC" w14:textId="77777777" w:rsidTr="008B5FC7">
        <w:tc>
          <w:tcPr>
            <w:tcW w:w="1838" w:type="dxa"/>
            <w:shd w:val="clear" w:color="auto" w:fill="auto"/>
          </w:tcPr>
          <w:p w14:paraId="3B84EEB2" w14:textId="77777777" w:rsidR="00122D8D" w:rsidRPr="008B4117" w:rsidRDefault="00122D8D" w:rsidP="00720266">
            <w:pPr>
              <w:rPr>
                <w:sz w:val="22"/>
              </w:rPr>
            </w:pPr>
            <w:r w:rsidRPr="008B4117">
              <w:rPr>
                <w:sz w:val="22"/>
              </w:rPr>
              <w:t>Telpon</w:t>
            </w:r>
          </w:p>
        </w:tc>
        <w:tc>
          <w:tcPr>
            <w:tcW w:w="2977" w:type="dxa"/>
            <w:shd w:val="clear" w:color="auto" w:fill="auto"/>
          </w:tcPr>
          <w:p w14:paraId="75C5FD66" w14:textId="77777777" w:rsidR="00122D8D" w:rsidRPr="008B4117" w:rsidRDefault="00122D8D" w:rsidP="00720266">
            <w:pPr>
              <w:rPr>
                <w:sz w:val="22"/>
              </w:rPr>
            </w:pPr>
            <w:r w:rsidRPr="008B4117">
              <w:rPr>
                <w:sz w:val="22"/>
              </w:rPr>
              <w:t>Nomor telpon pemilik lahan</w:t>
            </w:r>
          </w:p>
        </w:tc>
      </w:tr>
      <w:tr w:rsidR="00122D8D" w:rsidRPr="00561782" w14:paraId="0446473A" w14:textId="77777777" w:rsidTr="008B5FC7">
        <w:tc>
          <w:tcPr>
            <w:tcW w:w="1838" w:type="dxa"/>
            <w:shd w:val="clear" w:color="auto" w:fill="auto"/>
          </w:tcPr>
          <w:p w14:paraId="0E3F0200" w14:textId="77777777" w:rsidR="00122D8D" w:rsidRPr="008B4117" w:rsidRDefault="00122D8D" w:rsidP="00720266">
            <w:pPr>
              <w:rPr>
                <w:sz w:val="22"/>
              </w:rPr>
            </w:pPr>
            <w:r w:rsidRPr="008B4117">
              <w:rPr>
                <w:sz w:val="22"/>
              </w:rPr>
              <w:t>Pertahun</w:t>
            </w:r>
          </w:p>
        </w:tc>
        <w:tc>
          <w:tcPr>
            <w:tcW w:w="2977" w:type="dxa"/>
            <w:shd w:val="clear" w:color="auto" w:fill="auto"/>
          </w:tcPr>
          <w:p w14:paraId="223C744C" w14:textId="77777777" w:rsidR="00122D8D" w:rsidRPr="008B4117" w:rsidRDefault="00122D8D" w:rsidP="00720266">
            <w:pPr>
              <w:rPr>
                <w:sz w:val="22"/>
              </w:rPr>
            </w:pPr>
            <w:r w:rsidRPr="008B4117">
              <w:rPr>
                <w:sz w:val="22"/>
              </w:rPr>
              <w:t>Hasil panen pertahun</w:t>
            </w:r>
          </w:p>
        </w:tc>
      </w:tr>
      <w:tr w:rsidR="00122D8D" w:rsidRPr="00561782" w14:paraId="1B2253E1" w14:textId="77777777" w:rsidTr="008B5FC7">
        <w:tc>
          <w:tcPr>
            <w:tcW w:w="1838" w:type="dxa"/>
            <w:shd w:val="clear" w:color="auto" w:fill="auto"/>
          </w:tcPr>
          <w:p w14:paraId="172737B7" w14:textId="77777777" w:rsidR="00122D8D" w:rsidRPr="008B4117" w:rsidRDefault="00122D8D" w:rsidP="00720266">
            <w:pPr>
              <w:rPr>
                <w:sz w:val="22"/>
              </w:rPr>
            </w:pPr>
            <w:r w:rsidRPr="008B4117">
              <w:rPr>
                <w:sz w:val="22"/>
              </w:rPr>
              <w:t>Latitude</w:t>
            </w:r>
          </w:p>
        </w:tc>
        <w:tc>
          <w:tcPr>
            <w:tcW w:w="2977" w:type="dxa"/>
            <w:shd w:val="clear" w:color="auto" w:fill="auto"/>
          </w:tcPr>
          <w:p w14:paraId="5691316F" w14:textId="77777777" w:rsidR="00122D8D" w:rsidRPr="008B4117" w:rsidRDefault="00122D8D" w:rsidP="00720266">
            <w:pPr>
              <w:rPr>
                <w:sz w:val="22"/>
              </w:rPr>
            </w:pPr>
            <w:r w:rsidRPr="008B4117">
              <w:rPr>
                <w:sz w:val="22"/>
              </w:rPr>
              <w:t>Sumbu Y (-)</w:t>
            </w:r>
          </w:p>
        </w:tc>
      </w:tr>
      <w:tr w:rsidR="00122D8D" w:rsidRPr="00561782" w14:paraId="4440466B" w14:textId="77777777" w:rsidTr="008B5FC7">
        <w:tc>
          <w:tcPr>
            <w:tcW w:w="1838" w:type="dxa"/>
            <w:shd w:val="clear" w:color="auto" w:fill="auto"/>
          </w:tcPr>
          <w:p w14:paraId="0EF8AF70" w14:textId="77777777" w:rsidR="00122D8D" w:rsidRPr="008B4117" w:rsidRDefault="00122D8D" w:rsidP="00720266">
            <w:pPr>
              <w:rPr>
                <w:sz w:val="22"/>
              </w:rPr>
            </w:pPr>
            <w:r w:rsidRPr="008B4117">
              <w:rPr>
                <w:sz w:val="22"/>
              </w:rPr>
              <w:t>Longitude</w:t>
            </w:r>
          </w:p>
        </w:tc>
        <w:tc>
          <w:tcPr>
            <w:tcW w:w="2977" w:type="dxa"/>
            <w:shd w:val="clear" w:color="auto" w:fill="auto"/>
          </w:tcPr>
          <w:p w14:paraId="756F2736" w14:textId="77777777" w:rsidR="00122D8D" w:rsidRPr="008B4117" w:rsidRDefault="00122D8D" w:rsidP="00720266">
            <w:pPr>
              <w:rPr>
                <w:sz w:val="22"/>
              </w:rPr>
            </w:pPr>
            <w:r w:rsidRPr="008B4117">
              <w:rPr>
                <w:sz w:val="22"/>
              </w:rPr>
              <w:t>Sumbu X (+)</w:t>
            </w:r>
          </w:p>
        </w:tc>
      </w:tr>
    </w:tbl>
    <w:p w14:paraId="3150605D" w14:textId="3E3F9209" w:rsidR="00122D8D" w:rsidRPr="007601BB" w:rsidRDefault="007601BB" w:rsidP="00720266">
      <w:pPr>
        <w:pStyle w:val="ListParagraph"/>
        <w:numPr>
          <w:ilvl w:val="0"/>
          <w:numId w:val="12"/>
        </w:numPr>
        <w:spacing w:after="0" w:line="240" w:lineRule="auto"/>
        <w:ind w:left="714" w:hanging="357"/>
        <w:rPr>
          <w:rFonts w:ascii="Times New Roman" w:hAnsi="Times New Roman"/>
          <w:b/>
        </w:rPr>
      </w:pPr>
      <w:r w:rsidRPr="007601BB">
        <w:rPr>
          <w:rFonts w:ascii="Times New Roman" w:hAnsi="Times New Roman"/>
          <w:b/>
        </w:rPr>
        <w:t>Tampilan Tabel Pertanian</w:t>
      </w:r>
    </w:p>
    <w:p w14:paraId="3C4BE889" w14:textId="746C9923" w:rsidR="007B7DA0" w:rsidRDefault="00122D8D" w:rsidP="00122D8D">
      <w:pPr>
        <w:spacing w:line="360" w:lineRule="auto"/>
        <w:ind w:firstLine="720"/>
        <w:jc w:val="center"/>
        <w:rPr>
          <w:sz w:val="22"/>
          <w:szCs w:val="22"/>
        </w:rPr>
      </w:pPr>
      <w:r>
        <w:rPr>
          <w:noProof/>
        </w:rPr>
        <w:drawing>
          <wp:inline distT="0" distB="0" distL="0" distR="0" wp14:anchorId="7167A21C" wp14:editId="48D37CEE">
            <wp:extent cx="3590925" cy="15430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0925" cy="1543050"/>
                    </a:xfrm>
                    <a:prstGeom prst="rect">
                      <a:avLst/>
                    </a:prstGeom>
                    <a:noFill/>
                    <a:ln>
                      <a:noFill/>
                    </a:ln>
                  </pic:spPr>
                </pic:pic>
              </a:graphicData>
            </a:graphic>
          </wp:inline>
        </w:drawing>
      </w:r>
    </w:p>
    <w:p w14:paraId="604EEF53" w14:textId="644DCC6F" w:rsidR="00122D8D" w:rsidRDefault="00122D8D" w:rsidP="00122D8D">
      <w:pPr>
        <w:tabs>
          <w:tab w:val="left" w:pos="0"/>
        </w:tabs>
        <w:jc w:val="center"/>
        <w:rPr>
          <w:sz w:val="20"/>
          <w:szCs w:val="20"/>
        </w:rPr>
      </w:pPr>
      <w:r w:rsidRPr="00F252D9">
        <w:rPr>
          <w:b/>
          <w:sz w:val="20"/>
          <w:szCs w:val="20"/>
        </w:rPr>
        <w:t xml:space="preserve">Gambar </w:t>
      </w:r>
      <w:r>
        <w:rPr>
          <w:b/>
          <w:sz w:val="20"/>
          <w:szCs w:val="20"/>
          <w:lang w:val="id-ID"/>
        </w:rPr>
        <w:t>4</w:t>
      </w:r>
      <w:r w:rsidRPr="00F252D9">
        <w:rPr>
          <w:b/>
          <w:sz w:val="20"/>
          <w:szCs w:val="20"/>
        </w:rPr>
        <w:t xml:space="preserve">. </w:t>
      </w:r>
      <w:r w:rsidR="00456DBF">
        <w:rPr>
          <w:sz w:val="20"/>
          <w:szCs w:val="20"/>
        </w:rPr>
        <w:t>Tampilan Tabel Pertanian</w:t>
      </w:r>
    </w:p>
    <w:p w14:paraId="08CB0BFC" w14:textId="77777777" w:rsidR="00122D8D" w:rsidRDefault="00122D8D" w:rsidP="00456DBF">
      <w:pPr>
        <w:tabs>
          <w:tab w:val="left" w:pos="0"/>
        </w:tabs>
        <w:rPr>
          <w:sz w:val="20"/>
          <w:szCs w:val="20"/>
        </w:rPr>
      </w:pPr>
    </w:p>
    <w:p w14:paraId="4350FE45" w14:textId="5BFD21B4" w:rsidR="00122D8D" w:rsidRPr="007601BB" w:rsidRDefault="007601BB" w:rsidP="00720266">
      <w:pPr>
        <w:pStyle w:val="ListParagraph"/>
        <w:numPr>
          <w:ilvl w:val="0"/>
          <w:numId w:val="12"/>
        </w:numPr>
        <w:spacing w:after="0" w:line="360" w:lineRule="auto"/>
        <w:contextualSpacing w:val="0"/>
        <w:rPr>
          <w:rFonts w:ascii="Times New Roman" w:hAnsi="Times New Roman"/>
          <w:b/>
        </w:rPr>
      </w:pPr>
      <w:r w:rsidRPr="007601BB">
        <w:rPr>
          <w:rFonts w:ascii="Times New Roman" w:hAnsi="Times New Roman"/>
          <w:b/>
        </w:rPr>
        <w:t>Tampilan Peta Untuk User</w:t>
      </w:r>
    </w:p>
    <w:p w14:paraId="4BECE9DA" w14:textId="171D2B71" w:rsidR="007601BB" w:rsidRDefault="007601BB" w:rsidP="00720266">
      <w:pPr>
        <w:spacing w:line="360" w:lineRule="auto"/>
        <w:ind w:firstLine="720"/>
        <w:jc w:val="both"/>
        <w:rPr>
          <w:sz w:val="22"/>
          <w:szCs w:val="22"/>
        </w:rPr>
      </w:pPr>
      <w:r w:rsidRPr="007601BB">
        <w:rPr>
          <w:sz w:val="22"/>
          <w:szCs w:val="22"/>
        </w:rPr>
        <w:t>Halaman ini berfungsi untuk user yang ingin mengetahui persebaran lahan yang ada di Kabupaten Bima, dan untuk memudahkan User terdapat kotak pencarian dengan kata kunci Desa, Pemilik, Alamat, Luas, Tanaman, Telpon dan Pertahun (hasil panen).</w:t>
      </w:r>
    </w:p>
    <w:p w14:paraId="6D3D87E8" w14:textId="07EF7794" w:rsidR="00122D8D" w:rsidRDefault="00122D8D" w:rsidP="00122D8D">
      <w:pPr>
        <w:spacing w:line="360" w:lineRule="auto"/>
        <w:jc w:val="center"/>
        <w:rPr>
          <w:sz w:val="22"/>
          <w:szCs w:val="22"/>
        </w:rPr>
      </w:pPr>
      <w:r>
        <w:rPr>
          <w:noProof/>
        </w:rPr>
        <w:drawing>
          <wp:inline distT="0" distB="0" distL="0" distR="0" wp14:anchorId="0A9E6086" wp14:editId="17969C1B">
            <wp:extent cx="3590925" cy="16478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0925" cy="1647825"/>
                    </a:xfrm>
                    <a:prstGeom prst="rect">
                      <a:avLst/>
                    </a:prstGeom>
                    <a:noFill/>
                    <a:ln>
                      <a:noFill/>
                    </a:ln>
                  </pic:spPr>
                </pic:pic>
              </a:graphicData>
            </a:graphic>
          </wp:inline>
        </w:drawing>
      </w:r>
    </w:p>
    <w:p w14:paraId="7BAD842F" w14:textId="26A6716D" w:rsidR="007628B7" w:rsidRDefault="00122D8D" w:rsidP="006B4049">
      <w:pPr>
        <w:tabs>
          <w:tab w:val="left" w:pos="0"/>
        </w:tabs>
        <w:jc w:val="center"/>
        <w:rPr>
          <w:sz w:val="20"/>
          <w:szCs w:val="20"/>
        </w:rPr>
      </w:pPr>
      <w:r w:rsidRPr="00F252D9">
        <w:rPr>
          <w:b/>
          <w:sz w:val="20"/>
          <w:szCs w:val="20"/>
        </w:rPr>
        <w:t xml:space="preserve">Gambar </w:t>
      </w:r>
      <w:r>
        <w:rPr>
          <w:b/>
          <w:sz w:val="20"/>
          <w:szCs w:val="20"/>
          <w:lang w:val="id-ID"/>
        </w:rPr>
        <w:t>5</w:t>
      </w:r>
      <w:r w:rsidRPr="00F252D9">
        <w:rPr>
          <w:b/>
          <w:sz w:val="20"/>
          <w:szCs w:val="20"/>
        </w:rPr>
        <w:t xml:space="preserve">. </w:t>
      </w:r>
      <w:r w:rsidR="00456DBF">
        <w:rPr>
          <w:sz w:val="20"/>
          <w:szCs w:val="20"/>
        </w:rPr>
        <w:t>Tampilan Peta Untuk User</w:t>
      </w:r>
    </w:p>
    <w:p w14:paraId="75C87045" w14:textId="77777777" w:rsidR="00D732D6" w:rsidRPr="007628B7" w:rsidRDefault="00D732D6" w:rsidP="007628B7">
      <w:pPr>
        <w:tabs>
          <w:tab w:val="left" w:pos="0"/>
        </w:tabs>
        <w:jc w:val="center"/>
        <w:rPr>
          <w:sz w:val="20"/>
          <w:szCs w:val="20"/>
        </w:rPr>
      </w:pPr>
    </w:p>
    <w:p w14:paraId="154FF12B" w14:textId="1B1187BD" w:rsidR="007601BB" w:rsidRPr="007601BB" w:rsidRDefault="007601BB" w:rsidP="00720266">
      <w:pPr>
        <w:pStyle w:val="ListParagraph"/>
        <w:numPr>
          <w:ilvl w:val="0"/>
          <w:numId w:val="12"/>
        </w:numPr>
        <w:tabs>
          <w:tab w:val="left" w:pos="0"/>
        </w:tabs>
        <w:spacing w:after="0" w:line="360" w:lineRule="auto"/>
        <w:contextualSpacing w:val="0"/>
        <w:rPr>
          <w:rFonts w:ascii="Times New Roman" w:hAnsi="Times New Roman"/>
          <w:b/>
          <w:szCs w:val="20"/>
        </w:rPr>
      </w:pPr>
      <w:r w:rsidRPr="007601BB">
        <w:rPr>
          <w:rFonts w:ascii="Times New Roman" w:hAnsi="Times New Roman"/>
          <w:b/>
          <w:szCs w:val="20"/>
        </w:rPr>
        <w:t>Tampilan Tabel Lahan</w:t>
      </w:r>
    </w:p>
    <w:p w14:paraId="20F52E6E" w14:textId="67A9EFED" w:rsidR="007601BB" w:rsidRDefault="007601BB" w:rsidP="00720266">
      <w:pPr>
        <w:spacing w:line="360" w:lineRule="auto"/>
        <w:ind w:firstLine="720"/>
        <w:jc w:val="both"/>
        <w:rPr>
          <w:sz w:val="22"/>
          <w:szCs w:val="22"/>
        </w:rPr>
      </w:pPr>
      <w:r w:rsidRPr="007601BB">
        <w:rPr>
          <w:sz w:val="22"/>
          <w:szCs w:val="22"/>
        </w:rPr>
        <w:t>Tabel pertanian berisi informasi atau data-data pertanian yang ada di Kabupaten Bima yang telah di input oleh admin.</w:t>
      </w:r>
    </w:p>
    <w:p w14:paraId="0A8A4425" w14:textId="28A55EF7" w:rsidR="00122D8D" w:rsidRDefault="00122D8D" w:rsidP="00122D8D">
      <w:pPr>
        <w:spacing w:line="360" w:lineRule="auto"/>
        <w:ind w:firstLine="720"/>
        <w:jc w:val="center"/>
        <w:rPr>
          <w:sz w:val="22"/>
          <w:szCs w:val="22"/>
        </w:rPr>
      </w:pPr>
      <w:r>
        <w:rPr>
          <w:noProof/>
        </w:rPr>
        <w:lastRenderedPageBreak/>
        <w:drawing>
          <wp:inline distT="0" distB="0" distL="0" distR="0" wp14:anchorId="756507E5" wp14:editId="2B66FA84">
            <wp:extent cx="3566160" cy="19202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6160" cy="1920240"/>
                    </a:xfrm>
                    <a:prstGeom prst="rect">
                      <a:avLst/>
                    </a:prstGeom>
                    <a:noFill/>
                    <a:ln>
                      <a:noFill/>
                    </a:ln>
                  </pic:spPr>
                </pic:pic>
              </a:graphicData>
            </a:graphic>
          </wp:inline>
        </w:drawing>
      </w:r>
    </w:p>
    <w:p w14:paraId="235424FF" w14:textId="5763B368" w:rsidR="00122D8D" w:rsidRDefault="00122D8D" w:rsidP="00122D8D">
      <w:pPr>
        <w:tabs>
          <w:tab w:val="left" w:pos="0"/>
        </w:tabs>
        <w:jc w:val="center"/>
        <w:rPr>
          <w:sz w:val="20"/>
          <w:szCs w:val="20"/>
        </w:rPr>
      </w:pPr>
      <w:r w:rsidRPr="00F252D9">
        <w:rPr>
          <w:b/>
          <w:sz w:val="20"/>
          <w:szCs w:val="20"/>
        </w:rPr>
        <w:t xml:space="preserve">Gambar </w:t>
      </w:r>
      <w:r w:rsidR="004B2591">
        <w:rPr>
          <w:b/>
          <w:sz w:val="20"/>
          <w:szCs w:val="20"/>
        </w:rPr>
        <w:t>6</w:t>
      </w:r>
      <w:r w:rsidRPr="00F252D9">
        <w:rPr>
          <w:b/>
          <w:sz w:val="20"/>
          <w:szCs w:val="20"/>
        </w:rPr>
        <w:t xml:space="preserve">. </w:t>
      </w:r>
      <w:r w:rsidR="007601BB">
        <w:rPr>
          <w:sz w:val="20"/>
          <w:szCs w:val="20"/>
        </w:rPr>
        <w:t>Tampilan Tabel Lahan</w:t>
      </w:r>
    </w:p>
    <w:p w14:paraId="544343E1" w14:textId="021BA42F" w:rsidR="00382104" w:rsidRPr="007601BB" w:rsidRDefault="007601BB" w:rsidP="00720266">
      <w:pPr>
        <w:pStyle w:val="ListParagraph"/>
        <w:numPr>
          <w:ilvl w:val="0"/>
          <w:numId w:val="12"/>
        </w:numPr>
        <w:tabs>
          <w:tab w:val="left" w:pos="0"/>
        </w:tabs>
        <w:spacing w:after="0" w:line="360" w:lineRule="auto"/>
        <w:contextualSpacing w:val="0"/>
        <w:rPr>
          <w:rFonts w:ascii="Times New Roman" w:hAnsi="Times New Roman"/>
          <w:b/>
          <w:szCs w:val="20"/>
        </w:rPr>
      </w:pPr>
      <w:r w:rsidRPr="007601BB">
        <w:rPr>
          <w:rFonts w:ascii="Times New Roman" w:hAnsi="Times New Roman"/>
          <w:b/>
          <w:szCs w:val="20"/>
        </w:rPr>
        <w:t>Laman Hubungi</w:t>
      </w:r>
    </w:p>
    <w:p w14:paraId="345D6DC5" w14:textId="77777777" w:rsidR="00382104" w:rsidRPr="00382104" w:rsidRDefault="00382104" w:rsidP="00720266">
      <w:pPr>
        <w:spacing w:line="360" w:lineRule="auto"/>
        <w:ind w:firstLine="720"/>
        <w:jc w:val="both"/>
        <w:rPr>
          <w:sz w:val="22"/>
          <w:szCs w:val="22"/>
        </w:rPr>
      </w:pPr>
      <w:r w:rsidRPr="00382104">
        <w:rPr>
          <w:sz w:val="22"/>
          <w:szCs w:val="22"/>
        </w:rPr>
        <w:t>Tampilan ini berupa informasi kontak Dinas Pertanian Kabupaten Bima yang bisa dihubungi:</w:t>
      </w:r>
    </w:p>
    <w:p w14:paraId="7F48E55F" w14:textId="7B320497" w:rsidR="00382104" w:rsidRPr="00382104" w:rsidRDefault="00382104" w:rsidP="00720266">
      <w:pPr>
        <w:spacing w:line="360" w:lineRule="auto"/>
        <w:jc w:val="both"/>
        <w:rPr>
          <w:sz w:val="22"/>
          <w:szCs w:val="22"/>
        </w:rPr>
      </w:pPr>
      <w:r>
        <w:rPr>
          <w:sz w:val="22"/>
          <w:szCs w:val="22"/>
        </w:rPr>
        <w:t>Telpon</w:t>
      </w:r>
      <w:r>
        <w:rPr>
          <w:sz w:val="22"/>
          <w:szCs w:val="22"/>
        </w:rPr>
        <w:tab/>
      </w:r>
      <w:r>
        <w:rPr>
          <w:sz w:val="22"/>
          <w:szCs w:val="22"/>
        </w:rPr>
        <w:tab/>
      </w:r>
      <w:r>
        <w:rPr>
          <w:sz w:val="22"/>
          <w:szCs w:val="22"/>
        </w:rPr>
        <w:tab/>
        <w:t>:  M</w:t>
      </w:r>
      <w:r w:rsidRPr="00382104">
        <w:rPr>
          <w:sz w:val="22"/>
          <w:szCs w:val="22"/>
        </w:rPr>
        <w:t>enampilkan nomor telpon Dinas Pertanian.</w:t>
      </w:r>
    </w:p>
    <w:p w14:paraId="2A94604E" w14:textId="646A6ED5" w:rsidR="00382104" w:rsidRPr="00382104" w:rsidRDefault="00382104" w:rsidP="00720266">
      <w:pPr>
        <w:spacing w:line="360" w:lineRule="auto"/>
        <w:jc w:val="both"/>
        <w:rPr>
          <w:sz w:val="22"/>
          <w:szCs w:val="22"/>
        </w:rPr>
      </w:pPr>
      <w:r>
        <w:rPr>
          <w:sz w:val="22"/>
          <w:szCs w:val="22"/>
        </w:rPr>
        <w:t>Whatsapp</w:t>
      </w:r>
      <w:r>
        <w:rPr>
          <w:sz w:val="22"/>
          <w:szCs w:val="22"/>
        </w:rPr>
        <w:tab/>
      </w:r>
      <w:r>
        <w:rPr>
          <w:sz w:val="22"/>
          <w:szCs w:val="22"/>
        </w:rPr>
        <w:tab/>
        <w:t>:  M</w:t>
      </w:r>
      <w:r w:rsidRPr="00382104">
        <w:rPr>
          <w:sz w:val="22"/>
          <w:szCs w:val="22"/>
        </w:rPr>
        <w:t>enampilkan nomor telpon Via Whatsapp.</w:t>
      </w:r>
    </w:p>
    <w:p w14:paraId="32095B7C" w14:textId="5B532193" w:rsidR="00D549AB" w:rsidRDefault="00382104" w:rsidP="00720266">
      <w:pPr>
        <w:spacing w:line="360" w:lineRule="auto"/>
        <w:jc w:val="both"/>
        <w:rPr>
          <w:sz w:val="22"/>
          <w:szCs w:val="22"/>
        </w:rPr>
      </w:pPr>
      <w:r>
        <w:rPr>
          <w:sz w:val="22"/>
          <w:szCs w:val="22"/>
        </w:rPr>
        <w:t>Email-Gmail</w:t>
      </w:r>
      <w:r>
        <w:rPr>
          <w:sz w:val="22"/>
          <w:szCs w:val="22"/>
        </w:rPr>
        <w:tab/>
      </w:r>
      <w:r>
        <w:rPr>
          <w:sz w:val="22"/>
          <w:szCs w:val="22"/>
        </w:rPr>
        <w:tab/>
        <w:t>:  M</w:t>
      </w:r>
      <w:r w:rsidRPr="00382104">
        <w:rPr>
          <w:sz w:val="22"/>
          <w:szCs w:val="22"/>
        </w:rPr>
        <w:t>enampilkan alamat email Dinas Pertanian.</w:t>
      </w:r>
    </w:p>
    <w:p w14:paraId="184CF036" w14:textId="77777777" w:rsidR="007601BB" w:rsidRDefault="007601BB" w:rsidP="00382104">
      <w:pPr>
        <w:spacing w:line="360" w:lineRule="auto"/>
        <w:jc w:val="both"/>
        <w:rPr>
          <w:sz w:val="22"/>
          <w:szCs w:val="22"/>
        </w:rPr>
      </w:pPr>
    </w:p>
    <w:p w14:paraId="096DE2A2" w14:textId="579C0E08" w:rsidR="007601BB" w:rsidRDefault="007601BB" w:rsidP="007601BB">
      <w:pPr>
        <w:spacing w:line="360" w:lineRule="auto"/>
        <w:jc w:val="center"/>
        <w:rPr>
          <w:sz w:val="22"/>
          <w:szCs w:val="22"/>
        </w:rPr>
      </w:pPr>
      <w:r w:rsidRPr="00D22BDC">
        <w:rPr>
          <w:noProof/>
          <w:szCs w:val="22"/>
        </w:rPr>
        <w:drawing>
          <wp:inline distT="0" distB="0" distL="0" distR="0" wp14:anchorId="18D3370E" wp14:editId="79F3C802">
            <wp:extent cx="3590925" cy="20193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0925" cy="2019300"/>
                    </a:xfrm>
                    <a:prstGeom prst="rect">
                      <a:avLst/>
                    </a:prstGeom>
                    <a:noFill/>
                    <a:ln>
                      <a:noFill/>
                    </a:ln>
                  </pic:spPr>
                </pic:pic>
              </a:graphicData>
            </a:graphic>
          </wp:inline>
        </w:drawing>
      </w:r>
    </w:p>
    <w:p w14:paraId="2C5D72B1" w14:textId="50B0FEAC" w:rsidR="007628B7" w:rsidRDefault="007601BB" w:rsidP="006B4049">
      <w:pPr>
        <w:tabs>
          <w:tab w:val="left" w:pos="0"/>
        </w:tabs>
        <w:jc w:val="center"/>
        <w:rPr>
          <w:sz w:val="20"/>
          <w:szCs w:val="20"/>
        </w:rPr>
      </w:pPr>
      <w:r w:rsidRPr="00F252D9">
        <w:rPr>
          <w:b/>
          <w:sz w:val="20"/>
          <w:szCs w:val="20"/>
        </w:rPr>
        <w:t xml:space="preserve">Gambar </w:t>
      </w:r>
      <w:r w:rsidR="00E956BA">
        <w:rPr>
          <w:b/>
          <w:sz w:val="20"/>
          <w:szCs w:val="20"/>
        </w:rPr>
        <w:t>7</w:t>
      </w:r>
      <w:r w:rsidRPr="00F252D9">
        <w:rPr>
          <w:b/>
          <w:sz w:val="20"/>
          <w:szCs w:val="20"/>
        </w:rPr>
        <w:t xml:space="preserve">. </w:t>
      </w:r>
      <w:r>
        <w:rPr>
          <w:sz w:val="20"/>
          <w:szCs w:val="20"/>
        </w:rPr>
        <w:t>Laman Hubungi</w:t>
      </w:r>
    </w:p>
    <w:p w14:paraId="3126ED5E" w14:textId="77777777" w:rsidR="006B4049" w:rsidRPr="006B4049" w:rsidRDefault="006B4049" w:rsidP="006B4049">
      <w:pPr>
        <w:tabs>
          <w:tab w:val="left" w:pos="0"/>
        </w:tabs>
        <w:jc w:val="center"/>
        <w:rPr>
          <w:sz w:val="20"/>
          <w:szCs w:val="20"/>
        </w:rPr>
      </w:pPr>
    </w:p>
    <w:p w14:paraId="65ECEB81" w14:textId="67C87380" w:rsidR="00382104" w:rsidRPr="007601BB" w:rsidRDefault="00382104" w:rsidP="00720266">
      <w:pPr>
        <w:pStyle w:val="ListParagraph"/>
        <w:numPr>
          <w:ilvl w:val="0"/>
          <w:numId w:val="12"/>
        </w:numPr>
        <w:spacing w:after="0" w:line="360" w:lineRule="auto"/>
        <w:contextualSpacing w:val="0"/>
        <w:jc w:val="both"/>
        <w:rPr>
          <w:rFonts w:ascii="Times New Roman" w:hAnsi="Times New Roman"/>
          <w:b/>
        </w:rPr>
      </w:pPr>
      <w:r w:rsidRPr="007601BB">
        <w:rPr>
          <w:rFonts w:ascii="Times New Roman" w:hAnsi="Times New Roman"/>
          <w:b/>
        </w:rPr>
        <w:t xml:space="preserve">Laman </w:t>
      </w:r>
      <w:r w:rsidR="007601BB" w:rsidRPr="007601BB">
        <w:rPr>
          <w:rFonts w:ascii="Times New Roman" w:hAnsi="Times New Roman"/>
          <w:b/>
        </w:rPr>
        <w:t xml:space="preserve">Halaman </w:t>
      </w:r>
      <w:r w:rsidRPr="007601BB">
        <w:rPr>
          <w:rFonts w:ascii="Times New Roman" w:hAnsi="Times New Roman"/>
          <w:b/>
        </w:rPr>
        <w:t>Login Admin</w:t>
      </w:r>
    </w:p>
    <w:p w14:paraId="3438D802" w14:textId="77777777" w:rsidR="00382104" w:rsidRDefault="00382104" w:rsidP="00720266">
      <w:pPr>
        <w:spacing w:line="360" w:lineRule="auto"/>
        <w:ind w:firstLine="720"/>
        <w:jc w:val="both"/>
        <w:rPr>
          <w:sz w:val="22"/>
          <w:szCs w:val="22"/>
        </w:rPr>
      </w:pPr>
      <w:r w:rsidRPr="00382104">
        <w:rPr>
          <w:sz w:val="22"/>
          <w:szCs w:val="22"/>
        </w:rPr>
        <w:t>Berikut adalah hasil dan implementasi dari login page yang akan diakses oleh admin dinas pertanian Kabupaten Bima Nusa Tenggara Barat (NTB) sebelum melakukan aktivitas ke dalam sistem.</w:t>
      </w:r>
    </w:p>
    <w:p w14:paraId="7F1A9B36" w14:textId="2CA31600" w:rsidR="00382104" w:rsidRDefault="00382104" w:rsidP="00382104">
      <w:pPr>
        <w:spacing w:line="360" w:lineRule="auto"/>
        <w:ind w:firstLine="720"/>
        <w:jc w:val="center"/>
        <w:rPr>
          <w:sz w:val="22"/>
          <w:szCs w:val="22"/>
        </w:rPr>
      </w:pPr>
      <w:r>
        <w:rPr>
          <w:noProof/>
        </w:rPr>
        <w:lastRenderedPageBreak/>
        <w:drawing>
          <wp:inline distT="0" distB="0" distL="0" distR="0" wp14:anchorId="7DC773DF" wp14:editId="224ADA3D">
            <wp:extent cx="3590925" cy="17145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0925" cy="1714500"/>
                    </a:xfrm>
                    <a:prstGeom prst="rect">
                      <a:avLst/>
                    </a:prstGeom>
                    <a:noFill/>
                    <a:ln>
                      <a:noFill/>
                    </a:ln>
                  </pic:spPr>
                </pic:pic>
              </a:graphicData>
            </a:graphic>
          </wp:inline>
        </w:drawing>
      </w:r>
    </w:p>
    <w:p w14:paraId="07961A49" w14:textId="48D8DA36" w:rsidR="00382104" w:rsidRDefault="00E956BA" w:rsidP="00382104">
      <w:pPr>
        <w:tabs>
          <w:tab w:val="left" w:pos="0"/>
        </w:tabs>
        <w:jc w:val="center"/>
        <w:rPr>
          <w:sz w:val="20"/>
          <w:szCs w:val="20"/>
        </w:rPr>
      </w:pPr>
      <w:r>
        <w:rPr>
          <w:b/>
          <w:sz w:val="20"/>
          <w:szCs w:val="20"/>
        </w:rPr>
        <w:t>Gambar 8</w:t>
      </w:r>
      <w:r w:rsidR="00382104" w:rsidRPr="00F252D9">
        <w:rPr>
          <w:b/>
          <w:sz w:val="20"/>
          <w:szCs w:val="20"/>
        </w:rPr>
        <w:t xml:space="preserve">. </w:t>
      </w:r>
      <w:r w:rsidR="007601BB">
        <w:rPr>
          <w:sz w:val="20"/>
          <w:szCs w:val="20"/>
        </w:rPr>
        <w:t>Laman Halaman Login Admin</w:t>
      </w:r>
    </w:p>
    <w:p w14:paraId="691D40DA" w14:textId="77777777" w:rsidR="00382104" w:rsidRDefault="00382104" w:rsidP="00382104">
      <w:pPr>
        <w:tabs>
          <w:tab w:val="left" w:pos="0"/>
        </w:tabs>
        <w:rPr>
          <w:sz w:val="20"/>
          <w:szCs w:val="20"/>
        </w:rPr>
      </w:pPr>
    </w:p>
    <w:p w14:paraId="582D5877" w14:textId="63893F1E" w:rsidR="00947443" w:rsidRPr="007601BB" w:rsidRDefault="007601BB" w:rsidP="00382104">
      <w:pPr>
        <w:pStyle w:val="ListParagraph"/>
        <w:numPr>
          <w:ilvl w:val="0"/>
          <w:numId w:val="12"/>
        </w:numPr>
        <w:tabs>
          <w:tab w:val="left" w:pos="0"/>
        </w:tabs>
        <w:rPr>
          <w:rFonts w:ascii="Times New Roman" w:hAnsi="Times New Roman"/>
          <w:b/>
        </w:rPr>
      </w:pPr>
      <w:r w:rsidRPr="007601BB">
        <w:rPr>
          <w:rFonts w:ascii="Times New Roman" w:hAnsi="Times New Roman"/>
          <w:b/>
        </w:rPr>
        <w:t>Tampilan Awal Admin</w:t>
      </w:r>
    </w:p>
    <w:p w14:paraId="7088429B" w14:textId="06D1AB2B" w:rsidR="00382104" w:rsidRDefault="00382104" w:rsidP="00382104">
      <w:pPr>
        <w:tabs>
          <w:tab w:val="left" w:pos="0"/>
        </w:tabs>
        <w:jc w:val="center"/>
        <w:rPr>
          <w:sz w:val="20"/>
          <w:szCs w:val="20"/>
        </w:rPr>
      </w:pPr>
      <w:r>
        <w:rPr>
          <w:noProof/>
        </w:rPr>
        <w:drawing>
          <wp:inline distT="0" distB="0" distL="0" distR="0" wp14:anchorId="2F2EB67E" wp14:editId="6ADBA18E">
            <wp:extent cx="3590925" cy="20193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0925" cy="2019300"/>
                    </a:xfrm>
                    <a:prstGeom prst="rect">
                      <a:avLst/>
                    </a:prstGeom>
                    <a:noFill/>
                    <a:ln>
                      <a:noFill/>
                    </a:ln>
                  </pic:spPr>
                </pic:pic>
              </a:graphicData>
            </a:graphic>
          </wp:inline>
        </w:drawing>
      </w:r>
    </w:p>
    <w:p w14:paraId="38E22DE6" w14:textId="7D1CE389" w:rsidR="00845A11" w:rsidRDefault="00382104" w:rsidP="007601BB">
      <w:pPr>
        <w:tabs>
          <w:tab w:val="left" w:pos="0"/>
        </w:tabs>
        <w:jc w:val="center"/>
        <w:rPr>
          <w:sz w:val="20"/>
          <w:szCs w:val="20"/>
        </w:rPr>
      </w:pPr>
      <w:r w:rsidRPr="00F252D9">
        <w:rPr>
          <w:b/>
          <w:sz w:val="20"/>
          <w:szCs w:val="20"/>
        </w:rPr>
        <w:t xml:space="preserve">Gambar </w:t>
      </w:r>
      <w:r w:rsidR="00E956BA">
        <w:rPr>
          <w:b/>
          <w:sz w:val="20"/>
          <w:szCs w:val="20"/>
        </w:rPr>
        <w:t>9</w:t>
      </w:r>
      <w:r w:rsidRPr="00F252D9">
        <w:rPr>
          <w:b/>
          <w:sz w:val="20"/>
          <w:szCs w:val="20"/>
        </w:rPr>
        <w:t xml:space="preserve">. </w:t>
      </w:r>
      <w:r w:rsidRPr="00382104">
        <w:rPr>
          <w:sz w:val="20"/>
          <w:szCs w:val="20"/>
        </w:rPr>
        <w:t>Tampilan Awal Admin</w:t>
      </w:r>
    </w:p>
    <w:p w14:paraId="580794D0" w14:textId="77777777" w:rsidR="00845A11" w:rsidRDefault="00845A11" w:rsidP="00382104">
      <w:pPr>
        <w:tabs>
          <w:tab w:val="left" w:pos="0"/>
        </w:tabs>
        <w:jc w:val="center"/>
        <w:rPr>
          <w:sz w:val="20"/>
          <w:szCs w:val="20"/>
        </w:rPr>
      </w:pPr>
    </w:p>
    <w:p w14:paraId="3C5E2FF4" w14:textId="2F204844" w:rsidR="00382104" w:rsidRPr="007601BB" w:rsidRDefault="007601BB" w:rsidP="00720266">
      <w:pPr>
        <w:pStyle w:val="ListParagraph"/>
        <w:numPr>
          <w:ilvl w:val="0"/>
          <w:numId w:val="12"/>
        </w:numPr>
        <w:tabs>
          <w:tab w:val="left" w:pos="0"/>
        </w:tabs>
        <w:spacing w:after="0" w:line="360" w:lineRule="auto"/>
        <w:contextualSpacing w:val="0"/>
        <w:jc w:val="both"/>
        <w:rPr>
          <w:rFonts w:ascii="Times New Roman" w:hAnsi="Times New Roman"/>
          <w:b/>
        </w:rPr>
      </w:pPr>
      <w:r w:rsidRPr="007601BB">
        <w:rPr>
          <w:rFonts w:ascii="Times New Roman" w:hAnsi="Times New Roman"/>
          <w:b/>
        </w:rPr>
        <w:t>Tampilan Tambah Data</w:t>
      </w:r>
    </w:p>
    <w:p w14:paraId="222FBDBC" w14:textId="660B6E88" w:rsidR="00382104" w:rsidRDefault="007601BB" w:rsidP="00720266">
      <w:pPr>
        <w:tabs>
          <w:tab w:val="left" w:pos="0"/>
        </w:tabs>
        <w:spacing w:line="360" w:lineRule="auto"/>
        <w:jc w:val="both"/>
        <w:rPr>
          <w:sz w:val="22"/>
          <w:szCs w:val="22"/>
        </w:rPr>
      </w:pPr>
      <w:r>
        <w:rPr>
          <w:sz w:val="22"/>
          <w:szCs w:val="22"/>
        </w:rPr>
        <w:tab/>
      </w:r>
      <w:r w:rsidRPr="007601BB">
        <w:rPr>
          <w:sz w:val="22"/>
          <w:szCs w:val="22"/>
        </w:rPr>
        <w:t>Halaman ini berfungsi untuk menginput data lahan pertanian yang belum terdaftar di data base.</w:t>
      </w:r>
    </w:p>
    <w:p w14:paraId="1C8E9E5B" w14:textId="3DB3257F" w:rsidR="00382104" w:rsidRDefault="00382104" w:rsidP="00382104">
      <w:pPr>
        <w:tabs>
          <w:tab w:val="left" w:pos="0"/>
        </w:tabs>
        <w:jc w:val="center"/>
        <w:rPr>
          <w:sz w:val="22"/>
          <w:szCs w:val="22"/>
        </w:rPr>
      </w:pPr>
      <w:r>
        <w:rPr>
          <w:noProof/>
        </w:rPr>
        <w:drawing>
          <wp:inline distT="0" distB="0" distL="0" distR="0" wp14:anchorId="29614171" wp14:editId="00A7BABA">
            <wp:extent cx="3590925" cy="1743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8">
                      <a:extLst>
                        <a:ext uri="{28A0092B-C50C-407E-A947-70E740481C1C}">
                          <a14:useLocalDpi xmlns:a14="http://schemas.microsoft.com/office/drawing/2010/main" val="0"/>
                        </a:ext>
                      </a:extLst>
                    </a:blip>
                    <a:srcRect b="4059"/>
                    <a:stretch>
                      <a:fillRect/>
                    </a:stretch>
                  </pic:blipFill>
                  <pic:spPr bwMode="auto">
                    <a:xfrm>
                      <a:off x="0" y="0"/>
                      <a:ext cx="3590925" cy="1743075"/>
                    </a:xfrm>
                    <a:prstGeom prst="rect">
                      <a:avLst/>
                    </a:prstGeom>
                    <a:noFill/>
                    <a:ln>
                      <a:noFill/>
                    </a:ln>
                  </pic:spPr>
                </pic:pic>
              </a:graphicData>
            </a:graphic>
          </wp:inline>
        </w:drawing>
      </w:r>
    </w:p>
    <w:p w14:paraId="1CB24E42" w14:textId="77777777" w:rsidR="00382104" w:rsidRPr="00382104" w:rsidRDefault="00382104" w:rsidP="00382104">
      <w:pPr>
        <w:tabs>
          <w:tab w:val="left" w:pos="0"/>
        </w:tabs>
        <w:jc w:val="center"/>
        <w:rPr>
          <w:sz w:val="22"/>
          <w:szCs w:val="22"/>
        </w:rPr>
      </w:pPr>
    </w:p>
    <w:p w14:paraId="356C9F66" w14:textId="5E13D82A" w:rsidR="007601BB" w:rsidRDefault="00382104" w:rsidP="00D732D6">
      <w:pPr>
        <w:tabs>
          <w:tab w:val="left" w:pos="0"/>
        </w:tabs>
        <w:jc w:val="center"/>
        <w:rPr>
          <w:sz w:val="20"/>
          <w:szCs w:val="20"/>
        </w:rPr>
      </w:pPr>
      <w:r w:rsidRPr="00F252D9">
        <w:rPr>
          <w:b/>
          <w:sz w:val="20"/>
          <w:szCs w:val="20"/>
        </w:rPr>
        <w:t xml:space="preserve">Gambar </w:t>
      </w:r>
      <w:r w:rsidR="00E956BA">
        <w:rPr>
          <w:b/>
          <w:sz w:val="20"/>
          <w:szCs w:val="20"/>
        </w:rPr>
        <w:t>10</w:t>
      </w:r>
      <w:r w:rsidRPr="00F252D9">
        <w:rPr>
          <w:b/>
          <w:sz w:val="20"/>
          <w:szCs w:val="20"/>
        </w:rPr>
        <w:t xml:space="preserve">. </w:t>
      </w:r>
      <w:r w:rsidR="00456DBF">
        <w:rPr>
          <w:sz w:val="20"/>
          <w:szCs w:val="20"/>
        </w:rPr>
        <w:t>Tampilan Tambah Data</w:t>
      </w:r>
    </w:p>
    <w:p w14:paraId="6C6F4C20" w14:textId="77777777" w:rsidR="00D732D6" w:rsidRDefault="00D732D6" w:rsidP="00D732D6">
      <w:pPr>
        <w:tabs>
          <w:tab w:val="left" w:pos="0"/>
        </w:tabs>
        <w:jc w:val="center"/>
        <w:rPr>
          <w:sz w:val="20"/>
          <w:szCs w:val="20"/>
        </w:rPr>
      </w:pPr>
    </w:p>
    <w:p w14:paraId="024CF467" w14:textId="3166E072" w:rsidR="00382104" w:rsidRPr="007601BB" w:rsidRDefault="007601BB" w:rsidP="00720266">
      <w:pPr>
        <w:pStyle w:val="ListParagraph"/>
        <w:numPr>
          <w:ilvl w:val="0"/>
          <w:numId w:val="12"/>
        </w:numPr>
        <w:spacing w:after="0" w:line="360" w:lineRule="auto"/>
        <w:contextualSpacing w:val="0"/>
        <w:jc w:val="both"/>
        <w:rPr>
          <w:rFonts w:ascii="Times New Roman" w:hAnsi="Times New Roman"/>
          <w:b/>
        </w:rPr>
      </w:pPr>
      <w:r w:rsidRPr="007601BB">
        <w:rPr>
          <w:rFonts w:ascii="Times New Roman" w:hAnsi="Times New Roman"/>
          <w:b/>
        </w:rPr>
        <w:t>Tampilan Tambah Data</w:t>
      </w:r>
    </w:p>
    <w:p w14:paraId="655912AE" w14:textId="10F5F01F" w:rsidR="007601BB" w:rsidRDefault="007601BB" w:rsidP="00720266">
      <w:pPr>
        <w:spacing w:line="360" w:lineRule="auto"/>
        <w:ind w:firstLine="720"/>
        <w:jc w:val="both"/>
        <w:rPr>
          <w:sz w:val="22"/>
          <w:szCs w:val="22"/>
        </w:rPr>
      </w:pPr>
      <w:r w:rsidRPr="007601BB">
        <w:rPr>
          <w:sz w:val="22"/>
          <w:szCs w:val="22"/>
        </w:rPr>
        <w:t>Halaman ini berfungsi untuk mengedit data apabila data yang sebelumnya salah atau terjadi perpindahan pemilik lahan.</w:t>
      </w:r>
    </w:p>
    <w:p w14:paraId="71A76FEF" w14:textId="57D669B6" w:rsidR="00382104" w:rsidRDefault="00382104" w:rsidP="00382104">
      <w:pPr>
        <w:spacing w:line="360" w:lineRule="auto"/>
        <w:jc w:val="center"/>
        <w:rPr>
          <w:sz w:val="22"/>
          <w:szCs w:val="22"/>
        </w:rPr>
      </w:pPr>
      <w:r>
        <w:rPr>
          <w:noProof/>
        </w:rPr>
        <w:lastRenderedPageBreak/>
        <w:drawing>
          <wp:inline distT="0" distB="0" distL="0" distR="0" wp14:anchorId="2083335A" wp14:editId="58DAAAC7">
            <wp:extent cx="3590925" cy="18097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9">
                      <a:extLst>
                        <a:ext uri="{28A0092B-C50C-407E-A947-70E740481C1C}">
                          <a14:useLocalDpi xmlns:a14="http://schemas.microsoft.com/office/drawing/2010/main" val="0"/>
                        </a:ext>
                      </a:extLst>
                    </a:blip>
                    <a:srcRect b="7446"/>
                    <a:stretch>
                      <a:fillRect/>
                    </a:stretch>
                  </pic:blipFill>
                  <pic:spPr bwMode="auto">
                    <a:xfrm>
                      <a:off x="0" y="0"/>
                      <a:ext cx="3590925" cy="1809750"/>
                    </a:xfrm>
                    <a:prstGeom prst="rect">
                      <a:avLst/>
                    </a:prstGeom>
                    <a:noFill/>
                    <a:ln>
                      <a:noFill/>
                    </a:ln>
                  </pic:spPr>
                </pic:pic>
              </a:graphicData>
            </a:graphic>
          </wp:inline>
        </w:drawing>
      </w:r>
    </w:p>
    <w:p w14:paraId="2298FCA1" w14:textId="7972017E" w:rsidR="00382104" w:rsidRDefault="00382104" w:rsidP="007601BB">
      <w:pPr>
        <w:tabs>
          <w:tab w:val="left" w:pos="0"/>
        </w:tabs>
        <w:jc w:val="center"/>
        <w:rPr>
          <w:sz w:val="20"/>
          <w:szCs w:val="20"/>
        </w:rPr>
      </w:pPr>
      <w:r w:rsidRPr="00F252D9">
        <w:rPr>
          <w:b/>
          <w:sz w:val="20"/>
          <w:szCs w:val="20"/>
        </w:rPr>
        <w:t xml:space="preserve">Gambar </w:t>
      </w:r>
      <w:r w:rsidR="00E956BA">
        <w:rPr>
          <w:b/>
          <w:sz w:val="20"/>
          <w:szCs w:val="20"/>
        </w:rPr>
        <w:t>11</w:t>
      </w:r>
      <w:r w:rsidRPr="00F252D9">
        <w:rPr>
          <w:b/>
          <w:sz w:val="20"/>
          <w:szCs w:val="20"/>
        </w:rPr>
        <w:t xml:space="preserve">. </w:t>
      </w:r>
      <w:r w:rsidR="00456DBF">
        <w:rPr>
          <w:sz w:val="20"/>
          <w:szCs w:val="20"/>
        </w:rPr>
        <w:t>Tampilan Tambah Data</w:t>
      </w:r>
    </w:p>
    <w:p w14:paraId="773707AC" w14:textId="77777777" w:rsidR="007601BB" w:rsidRPr="007601BB" w:rsidRDefault="007601BB" w:rsidP="007601BB">
      <w:pPr>
        <w:tabs>
          <w:tab w:val="left" w:pos="0"/>
        </w:tabs>
        <w:jc w:val="center"/>
        <w:rPr>
          <w:sz w:val="20"/>
          <w:szCs w:val="20"/>
        </w:rPr>
      </w:pPr>
    </w:p>
    <w:p w14:paraId="2C2BCA5C" w14:textId="77777777" w:rsidR="0067141A" w:rsidRPr="00F252D9" w:rsidRDefault="00320C7A" w:rsidP="00720266">
      <w:pPr>
        <w:spacing w:line="360" w:lineRule="auto"/>
        <w:jc w:val="both"/>
        <w:rPr>
          <w:b/>
          <w:sz w:val="22"/>
          <w:szCs w:val="22"/>
        </w:rPr>
      </w:pPr>
      <w:r w:rsidRPr="00F252D9">
        <w:rPr>
          <w:b/>
          <w:sz w:val="22"/>
          <w:szCs w:val="22"/>
          <w:lang w:val="id-ID"/>
        </w:rPr>
        <w:t>SIMPULAN</w:t>
      </w:r>
    </w:p>
    <w:p w14:paraId="6FC895F6" w14:textId="77777777" w:rsidR="00504E80" w:rsidRPr="008B4117" w:rsidRDefault="00504E80" w:rsidP="00720266">
      <w:pPr>
        <w:spacing w:line="360" w:lineRule="auto"/>
        <w:ind w:firstLine="709"/>
        <w:jc w:val="both"/>
        <w:rPr>
          <w:sz w:val="22"/>
          <w:szCs w:val="22"/>
        </w:rPr>
      </w:pPr>
      <w:r w:rsidRPr="008B4117">
        <w:rPr>
          <w:sz w:val="22"/>
          <w:szCs w:val="22"/>
        </w:rPr>
        <w:t>Berdasarkan tahapan penelitian hasil dan pembahasan dapat disimpulkan bahwa penelitian ini:</w:t>
      </w:r>
    </w:p>
    <w:p w14:paraId="7D2DE10B" w14:textId="77777777" w:rsidR="00504E80" w:rsidRPr="008B4117" w:rsidRDefault="00504E80" w:rsidP="00720266">
      <w:pPr>
        <w:pStyle w:val="ListParagraph"/>
        <w:numPr>
          <w:ilvl w:val="0"/>
          <w:numId w:val="4"/>
        </w:numPr>
        <w:spacing w:after="0" w:line="360" w:lineRule="auto"/>
        <w:contextualSpacing w:val="0"/>
        <w:jc w:val="both"/>
        <w:rPr>
          <w:rFonts w:ascii="Times New Roman" w:hAnsi="Times New Roman"/>
        </w:rPr>
      </w:pPr>
      <w:r w:rsidRPr="008B4117">
        <w:rPr>
          <w:rFonts w:ascii="Times New Roman" w:hAnsi="Times New Roman"/>
        </w:rPr>
        <w:t>Dengan adanya Aplikasi ini, user dapat mengetahui lokasi-lokasi lahan pertanian secara visual berupa peta dan tabel data.</w:t>
      </w:r>
    </w:p>
    <w:p w14:paraId="641F6BBD" w14:textId="77777777" w:rsidR="00504E80" w:rsidRPr="008B4117" w:rsidRDefault="00504E80" w:rsidP="00720266">
      <w:pPr>
        <w:pStyle w:val="ListParagraph"/>
        <w:numPr>
          <w:ilvl w:val="0"/>
          <w:numId w:val="4"/>
        </w:numPr>
        <w:spacing w:after="0" w:line="360" w:lineRule="auto"/>
        <w:contextualSpacing w:val="0"/>
        <w:jc w:val="both"/>
        <w:rPr>
          <w:rFonts w:ascii="Times New Roman" w:hAnsi="Times New Roman"/>
        </w:rPr>
      </w:pPr>
      <w:r w:rsidRPr="008B4117">
        <w:rPr>
          <w:rFonts w:ascii="Times New Roman" w:hAnsi="Times New Roman"/>
        </w:rPr>
        <w:t>Pada aplikasi ini user dapat melakukan navigasi seperti Zoom In, Zoom Out.</w:t>
      </w:r>
    </w:p>
    <w:p w14:paraId="24751E88" w14:textId="77777777" w:rsidR="00504E80" w:rsidRPr="008B4117" w:rsidRDefault="00504E80" w:rsidP="00720266">
      <w:pPr>
        <w:pStyle w:val="ListParagraph"/>
        <w:numPr>
          <w:ilvl w:val="0"/>
          <w:numId w:val="4"/>
        </w:numPr>
        <w:spacing w:after="0" w:line="360" w:lineRule="auto"/>
        <w:contextualSpacing w:val="0"/>
        <w:jc w:val="both"/>
        <w:rPr>
          <w:rFonts w:ascii="Times New Roman" w:hAnsi="Times New Roman"/>
        </w:rPr>
      </w:pPr>
      <w:r w:rsidRPr="008B4117">
        <w:rPr>
          <w:rFonts w:ascii="Times New Roman" w:hAnsi="Times New Roman"/>
        </w:rPr>
        <w:t>Pada aplikasi pemetaan lahan pertanian ini telah tersedia kotak pencarian untuk memudahkan user mencari data lahan pertanian, kata kunci kotak pencarian sebagai berikut:</w:t>
      </w:r>
    </w:p>
    <w:p w14:paraId="3C211E53" w14:textId="1D7E7123" w:rsidR="00504E80" w:rsidRPr="008B4117" w:rsidRDefault="00504E80" w:rsidP="00720266">
      <w:pPr>
        <w:pStyle w:val="ListParagraph"/>
        <w:numPr>
          <w:ilvl w:val="0"/>
          <w:numId w:val="8"/>
        </w:numPr>
        <w:spacing w:after="0" w:line="360" w:lineRule="auto"/>
        <w:contextualSpacing w:val="0"/>
        <w:jc w:val="both"/>
        <w:rPr>
          <w:rFonts w:ascii="Times New Roman" w:hAnsi="Times New Roman"/>
        </w:rPr>
      </w:pPr>
      <w:r w:rsidRPr="008B4117">
        <w:rPr>
          <w:rFonts w:ascii="Times New Roman" w:hAnsi="Times New Roman"/>
        </w:rPr>
        <w:t>Desa, user dapat mencari lahan dengan kata kuci desa</w:t>
      </w:r>
      <w:r w:rsidR="00A436BD">
        <w:rPr>
          <w:rFonts w:ascii="Times New Roman" w:hAnsi="Times New Roman"/>
        </w:rPr>
        <w:t>.</w:t>
      </w:r>
    </w:p>
    <w:p w14:paraId="5D95249A" w14:textId="77777777" w:rsidR="00504E80" w:rsidRPr="008B4117" w:rsidRDefault="00504E80" w:rsidP="00720266">
      <w:pPr>
        <w:pStyle w:val="ListParagraph"/>
        <w:numPr>
          <w:ilvl w:val="0"/>
          <w:numId w:val="9"/>
        </w:numPr>
        <w:spacing w:after="0" w:line="360" w:lineRule="auto"/>
        <w:contextualSpacing w:val="0"/>
        <w:jc w:val="both"/>
        <w:rPr>
          <w:rFonts w:ascii="Times New Roman" w:hAnsi="Times New Roman"/>
        </w:rPr>
      </w:pPr>
      <w:r w:rsidRPr="008B4117">
        <w:rPr>
          <w:rFonts w:ascii="Times New Roman" w:hAnsi="Times New Roman"/>
        </w:rPr>
        <w:t>Nama, user dapat mencari lahan dengan kata kunci nama pemilik lahan pertanian.</w:t>
      </w:r>
    </w:p>
    <w:p w14:paraId="3DAA089A" w14:textId="77777777" w:rsidR="00504E80" w:rsidRPr="008B4117" w:rsidRDefault="00504E80" w:rsidP="00720266">
      <w:pPr>
        <w:pStyle w:val="ListParagraph"/>
        <w:numPr>
          <w:ilvl w:val="0"/>
          <w:numId w:val="9"/>
        </w:numPr>
        <w:spacing w:after="0" w:line="360" w:lineRule="auto"/>
        <w:contextualSpacing w:val="0"/>
        <w:jc w:val="both"/>
        <w:rPr>
          <w:rFonts w:ascii="Times New Roman" w:hAnsi="Times New Roman"/>
        </w:rPr>
      </w:pPr>
      <w:r w:rsidRPr="008B4117">
        <w:rPr>
          <w:rFonts w:ascii="Times New Roman" w:hAnsi="Times New Roman"/>
        </w:rPr>
        <w:t>Alamat, user dapat mencari lahan dengan kata kunci alamat (dusun, rt/rw).</w:t>
      </w:r>
    </w:p>
    <w:p w14:paraId="3F18E1EC" w14:textId="77777777" w:rsidR="00504E80" w:rsidRPr="008B4117" w:rsidRDefault="00504E80" w:rsidP="00720266">
      <w:pPr>
        <w:pStyle w:val="ListParagraph"/>
        <w:numPr>
          <w:ilvl w:val="0"/>
          <w:numId w:val="9"/>
        </w:numPr>
        <w:spacing w:after="0" w:line="360" w:lineRule="auto"/>
        <w:contextualSpacing w:val="0"/>
        <w:jc w:val="both"/>
        <w:rPr>
          <w:rFonts w:ascii="Times New Roman" w:hAnsi="Times New Roman"/>
        </w:rPr>
      </w:pPr>
      <w:r w:rsidRPr="008B4117">
        <w:rPr>
          <w:rFonts w:ascii="Times New Roman" w:hAnsi="Times New Roman"/>
        </w:rPr>
        <w:t>Luas, user dapat mencari lahan dengan kata kunci luas lahan pertanian.</w:t>
      </w:r>
    </w:p>
    <w:p w14:paraId="389FFCBE" w14:textId="77777777" w:rsidR="00504E80" w:rsidRPr="008B4117" w:rsidRDefault="00504E80" w:rsidP="00720266">
      <w:pPr>
        <w:pStyle w:val="ListParagraph"/>
        <w:numPr>
          <w:ilvl w:val="0"/>
          <w:numId w:val="9"/>
        </w:numPr>
        <w:spacing w:after="0" w:line="360" w:lineRule="auto"/>
        <w:contextualSpacing w:val="0"/>
        <w:jc w:val="both"/>
        <w:rPr>
          <w:rFonts w:ascii="Times New Roman" w:hAnsi="Times New Roman"/>
        </w:rPr>
      </w:pPr>
      <w:r w:rsidRPr="008B4117">
        <w:rPr>
          <w:rFonts w:ascii="Times New Roman" w:hAnsi="Times New Roman"/>
        </w:rPr>
        <w:t>Tanaman, user dapat mencari lahan dengan kata kunci jenis tanaman yang di tanam oleh pemilik lahan.</w:t>
      </w:r>
    </w:p>
    <w:p w14:paraId="6CAFCEFA" w14:textId="77777777" w:rsidR="00504E80" w:rsidRPr="008B4117" w:rsidRDefault="00504E80" w:rsidP="00720266">
      <w:pPr>
        <w:pStyle w:val="ListParagraph"/>
        <w:numPr>
          <w:ilvl w:val="0"/>
          <w:numId w:val="9"/>
        </w:numPr>
        <w:spacing w:after="0" w:line="360" w:lineRule="auto"/>
        <w:contextualSpacing w:val="0"/>
        <w:jc w:val="both"/>
        <w:rPr>
          <w:rFonts w:ascii="Times New Roman" w:hAnsi="Times New Roman"/>
        </w:rPr>
      </w:pPr>
      <w:r w:rsidRPr="008B4117">
        <w:rPr>
          <w:rFonts w:ascii="Times New Roman" w:hAnsi="Times New Roman"/>
        </w:rPr>
        <w:t>Telpon, user dapat mencari lahan dengan kata kunci nomor telpon pemilik lahan.</w:t>
      </w:r>
    </w:p>
    <w:p w14:paraId="061B30CB" w14:textId="6D714F60" w:rsidR="007628B7" w:rsidRPr="00045563" w:rsidRDefault="00504E80" w:rsidP="00720266">
      <w:pPr>
        <w:pStyle w:val="ListParagraph"/>
        <w:numPr>
          <w:ilvl w:val="0"/>
          <w:numId w:val="9"/>
        </w:numPr>
        <w:spacing w:after="0" w:line="360" w:lineRule="auto"/>
        <w:contextualSpacing w:val="0"/>
        <w:jc w:val="both"/>
        <w:rPr>
          <w:rFonts w:ascii="Times New Roman" w:hAnsi="Times New Roman"/>
        </w:rPr>
      </w:pPr>
      <w:r w:rsidRPr="008B4117">
        <w:rPr>
          <w:rFonts w:ascii="Times New Roman" w:hAnsi="Times New Roman"/>
        </w:rPr>
        <w:t>Pertahun, user dapat mencari pemilik lahan dengan kata kunci hasil panen pertahun.</w:t>
      </w:r>
    </w:p>
    <w:p w14:paraId="11A3C7F3" w14:textId="77777777" w:rsidR="00720266" w:rsidRDefault="00720266" w:rsidP="00720266">
      <w:pPr>
        <w:pStyle w:val="ListParagraph"/>
        <w:spacing w:after="0" w:line="360" w:lineRule="auto"/>
        <w:ind w:left="0"/>
        <w:contextualSpacing w:val="0"/>
        <w:rPr>
          <w:rFonts w:ascii="Times New Roman" w:hAnsi="Times New Roman"/>
          <w:b/>
          <w:bCs/>
          <w:lang w:val="id-ID"/>
        </w:rPr>
      </w:pPr>
    </w:p>
    <w:p w14:paraId="113D34B4" w14:textId="24CAC2E6" w:rsidR="005200AF" w:rsidRDefault="00D80195" w:rsidP="00720266">
      <w:pPr>
        <w:pStyle w:val="ListParagraph"/>
        <w:spacing w:after="0" w:line="360" w:lineRule="auto"/>
        <w:ind w:left="0"/>
        <w:contextualSpacing w:val="0"/>
        <w:rPr>
          <w:rFonts w:ascii="Times New Roman" w:hAnsi="Times New Roman"/>
          <w:b/>
          <w:bCs/>
        </w:rPr>
      </w:pPr>
      <w:r w:rsidRPr="00F252D9">
        <w:rPr>
          <w:rFonts w:ascii="Times New Roman" w:hAnsi="Times New Roman"/>
          <w:b/>
          <w:bCs/>
          <w:lang w:val="id-ID"/>
        </w:rPr>
        <w:t>DAFTAR RUJUKAN</w:t>
      </w:r>
    </w:p>
    <w:p w14:paraId="3FC193C0" w14:textId="3BF42843" w:rsidR="00791ECF" w:rsidRPr="00791ECF" w:rsidRDefault="00111734" w:rsidP="00720266">
      <w:pPr>
        <w:widowControl w:val="0"/>
        <w:autoSpaceDE w:val="0"/>
        <w:autoSpaceDN w:val="0"/>
        <w:adjustRightInd w:val="0"/>
        <w:spacing w:line="360" w:lineRule="auto"/>
        <w:ind w:left="480" w:hanging="480"/>
        <w:rPr>
          <w:noProof/>
        </w:rPr>
      </w:pPr>
      <w:r>
        <w:rPr>
          <w:sz w:val="22"/>
          <w:szCs w:val="22"/>
        </w:rPr>
        <w:fldChar w:fldCharType="begin" w:fldLock="1"/>
      </w:r>
      <w:r w:rsidR="00F252D9">
        <w:rPr>
          <w:sz w:val="22"/>
          <w:szCs w:val="22"/>
        </w:rPr>
        <w:instrText xml:space="preserve">ADDIN Mendeley Bibliography CSL_BIBLIOGRAPHY </w:instrText>
      </w:r>
      <w:r>
        <w:rPr>
          <w:sz w:val="22"/>
          <w:szCs w:val="22"/>
        </w:rPr>
        <w:fldChar w:fldCharType="separate"/>
      </w:r>
      <w:r w:rsidR="00791ECF" w:rsidRPr="00791ECF">
        <w:rPr>
          <w:noProof/>
        </w:rPr>
        <w:t xml:space="preserve">Aliyudin, H. (2012). </w:t>
      </w:r>
      <w:r w:rsidR="00791ECF" w:rsidRPr="00791ECF">
        <w:rPr>
          <w:i/>
          <w:iCs/>
          <w:noProof/>
        </w:rPr>
        <w:t>Sistem Informasi Geografis</w:t>
      </w:r>
      <w:r w:rsidR="00791ECF" w:rsidRPr="00791ECF">
        <w:rPr>
          <w:noProof/>
        </w:rPr>
        <w:t>.</w:t>
      </w:r>
    </w:p>
    <w:p w14:paraId="004E149B" w14:textId="77777777" w:rsidR="00791ECF" w:rsidRPr="00791ECF" w:rsidRDefault="00791ECF" w:rsidP="00720266">
      <w:pPr>
        <w:widowControl w:val="0"/>
        <w:autoSpaceDE w:val="0"/>
        <w:autoSpaceDN w:val="0"/>
        <w:adjustRightInd w:val="0"/>
        <w:spacing w:line="360" w:lineRule="auto"/>
        <w:ind w:left="480" w:hanging="480"/>
        <w:rPr>
          <w:noProof/>
        </w:rPr>
      </w:pPr>
      <w:r w:rsidRPr="00791ECF">
        <w:rPr>
          <w:noProof/>
        </w:rPr>
        <w:t xml:space="preserve">Arief. (2011). </w:t>
      </w:r>
      <w:r w:rsidRPr="00791ECF">
        <w:rPr>
          <w:i/>
          <w:iCs/>
          <w:noProof/>
        </w:rPr>
        <w:t>Pengertian Website Menurut Para Ahli (Bahasa Lengkap)</w:t>
      </w:r>
      <w:r w:rsidRPr="00791ECF">
        <w:rPr>
          <w:noProof/>
        </w:rPr>
        <w:t>.</w:t>
      </w:r>
    </w:p>
    <w:p w14:paraId="4E792858" w14:textId="77777777" w:rsidR="00791ECF" w:rsidRPr="00791ECF" w:rsidRDefault="00791ECF" w:rsidP="00720266">
      <w:pPr>
        <w:widowControl w:val="0"/>
        <w:autoSpaceDE w:val="0"/>
        <w:autoSpaceDN w:val="0"/>
        <w:adjustRightInd w:val="0"/>
        <w:spacing w:line="360" w:lineRule="auto"/>
        <w:ind w:left="480" w:hanging="480"/>
        <w:rPr>
          <w:noProof/>
        </w:rPr>
      </w:pPr>
      <w:r w:rsidRPr="00791ECF">
        <w:rPr>
          <w:noProof/>
        </w:rPr>
        <w:t xml:space="preserve">Asmara, R. (2016). </w:t>
      </w:r>
      <w:r w:rsidRPr="00791ECF">
        <w:rPr>
          <w:i/>
          <w:iCs/>
          <w:noProof/>
        </w:rPr>
        <w:t>SISTEM INFORMASI PENGOLAHAN DATA PENANGGULANGAN BENCANA PADA KANTOR BADAN PENANGGULANGAN BENCANA DAERAH (BPBD) KABUPATEN PADANG PARIAMAN</w:t>
      </w:r>
      <w:r w:rsidRPr="00791ECF">
        <w:rPr>
          <w:noProof/>
        </w:rPr>
        <w:t>.</w:t>
      </w:r>
    </w:p>
    <w:p w14:paraId="190D8DFE" w14:textId="77777777" w:rsidR="00791ECF" w:rsidRPr="00791ECF" w:rsidRDefault="00791ECF" w:rsidP="00720266">
      <w:pPr>
        <w:widowControl w:val="0"/>
        <w:autoSpaceDE w:val="0"/>
        <w:autoSpaceDN w:val="0"/>
        <w:adjustRightInd w:val="0"/>
        <w:spacing w:line="360" w:lineRule="auto"/>
        <w:ind w:left="480" w:hanging="480"/>
        <w:rPr>
          <w:noProof/>
        </w:rPr>
      </w:pPr>
      <w:r w:rsidRPr="00791ECF">
        <w:rPr>
          <w:noProof/>
        </w:rPr>
        <w:t xml:space="preserve">Mustofa Dan Sektiaewan. (2020). </w:t>
      </w:r>
      <w:r w:rsidRPr="00791ECF">
        <w:rPr>
          <w:i/>
          <w:iCs/>
          <w:noProof/>
        </w:rPr>
        <w:t>Pengertian Menurut Para Ahli, jenis, komponen dan fungsinya</w:t>
      </w:r>
      <w:r w:rsidRPr="00791ECF">
        <w:rPr>
          <w:noProof/>
        </w:rPr>
        <w:t>.</w:t>
      </w:r>
    </w:p>
    <w:p w14:paraId="380CF8DB" w14:textId="77777777" w:rsidR="00791ECF" w:rsidRPr="00791ECF" w:rsidRDefault="00791ECF" w:rsidP="00720266">
      <w:pPr>
        <w:widowControl w:val="0"/>
        <w:autoSpaceDE w:val="0"/>
        <w:autoSpaceDN w:val="0"/>
        <w:adjustRightInd w:val="0"/>
        <w:spacing w:line="360" w:lineRule="auto"/>
        <w:ind w:left="480" w:hanging="480"/>
        <w:rPr>
          <w:noProof/>
        </w:rPr>
      </w:pPr>
      <w:r w:rsidRPr="00791ECF">
        <w:rPr>
          <w:noProof/>
        </w:rPr>
        <w:t xml:space="preserve">Susanto, Arief. Ahmad K., T. K. (2016). </w:t>
      </w:r>
      <w:r w:rsidRPr="00791ECF">
        <w:rPr>
          <w:i/>
          <w:iCs/>
          <w:noProof/>
        </w:rPr>
        <w:t>Sistem Informasi Geografis Pemetaan Lahan Pertanian Dan komoditi Hasil Panen Kabupaten Kudus</w:t>
      </w:r>
      <w:r w:rsidRPr="00791ECF">
        <w:rPr>
          <w:noProof/>
        </w:rPr>
        <w:t>.</w:t>
      </w:r>
    </w:p>
    <w:p w14:paraId="64B3AA25" w14:textId="77777777" w:rsidR="00791ECF" w:rsidRPr="00791ECF" w:rsidRDefault="00791ECF" w:rsidP="00720266">
      <w:pPr>
        <w:widowControl w:val="0"/>
        <w:autoSpaceDE w:val="0"/>
        <w:autoSpaceDN w:val="0"/>
        <w:adjustRightInd w:val="0"/>
        <w:spacing w:line="360" w:lineRule="auto"/>
        <w:ind w:left="480" w:hanging="480"/>
        <w:rPr>
          <w:noProof/>
        </w:rPr>
      </w:pPr>
      <w:r w:rsidRPr="00791ECF">
        <w:rPr>
          <w:noProof/>
        </w:rPr>
        <w:lastRenderedPageBreak/>
        <w:t xml:space="preserve">Syafitri, I. (2019). </w:t>
      </w:r>
      <w:r w:rsidRPr="00791ECF">
        <w:rPr>
          <w:i/>
          <w:iCs/>
          <w:noProof/>
        </w:rPr>
        <w:t>Pengertian Localhost Beserta Fungsi dan Perbedaan Localhost dengan Internet</w:t>
      </w:r>
      <w:r w:rsidRPr="00791ECF">
        <w:rPr>
          <w:noProof/>
        </w:rPr>
        <w:t>.</w:t>
      </w:r>
    </w:p>
    <w:p w14:paraId="5B933D4F" w14:textId="77777777" w:rsidR="00791ECF" w:rsidRPr="00791ECF" w:rsidRDefault="00791ECF" w:rsidP="00720266">
      <w:pPr>
        <w:widowControl w:val="0"/>
        <w:autoSpaceDE w:val="0"/>
        <w:autoSpaceDN w:val="0"/>
        <w:adjustRightInd w:val="0"/>
        <w:spacing w:line="360" w:lineRule="auto"/>
        <w:ind w:left="480" w:hanging="480"/>
        <w:rPr>
          <w:noProof/>
        </w:rPr>
      </w:pPr>
      <w:r w:rsidRPr="00791ECF">
        <w:rPr>
          <w:noProof/>
        </w:rPr>
        <w:t xml:space="preserve">Usada, Elisa, Yana Y., N. R. (2012). </w:t>
      </w:r>
      <w:r w:rsidRPr="00791ECF">
        <w:rPr>
          <w:i/>
          <w:iCs/>
          <w:noProof/>
        </w:rPr>
        <w:t>RANCANG BANGUN SISTEM INFORMASI JADWAL PERKULIAHAN BERBASIS JQUERY MOBILE DENGAN MENGGUNAKAN PHP DAN MySQL</w:t>
      </w:r>
      <w:r w:rsidRPr="00791ECF">
        <w:rPr>
          <w:noProof/>
        </w:rPr>
        <w:t>.</w:t>
      </w:r>
    </w:p>
    <w:p w14:paraId="5FC685BB" w14:textId="3AA3E0CF" w:rsidR="00D4141C" w:rsidRDefault="00111734" w:rsidP="00720266">
      <w:pPr>
        <w:widowControl w:val="0"/>
        <w:autoSpaceDE w:val="0"/>
        <w:autoSpaceDN w:val="0"/>
        <w:adjustRightInd w:val="0"/>
        <w:spacing w:line="360" w:lineRule="auto"/>
        <w:ind w:left="480" w:hanging="480"/>
        <w:rPr>
          <w:sz w:val="22"/>
          <w:szCs w:val="22"/>
        </w:rPr>
      </w:pPr>
      <w:r>
        <w:rPr>
          <w:sz w:val="22"/>
          <w:szCs w:val="22"/>
        </w:rPr>
        <w:fldChar w:fldCharType="end"/>
      </w:r>
    </w:p>
    <w:sectPr w:rsidR="00D4141C" w:rsidSect="00173D7B">
      <w:headerReference w:type="even" r:id="rId20"/>
      <w:headerReference w:type="default" r:id="rId21"/>
      <w:footerReference w:type="even" r:id="rId22"/>
      <w:footerReference w:type="default" r:id="rId23"/>
      <w:headerReference w:type="first" r:id="rId24"/>
      <w:footerReference w:type="first" r:id="rId25"/>
      <w:type w:val="continuous"/>
      <w:pgSz w:w="11907" w:h="16840" w:code="9"/>
      <w:pgMar w:top="1418" w:right="1418" w:bottom="1418" w:left="1701" w:header="680" w:footer="68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110B5A" w14:textId="77777777" w:rsidR="00EB1FD3" w:rsidRDefault="00EB1FD3">
      <w:r>
        <w:separator/>
      </w:r>
    </w:p>
    <w:p w14:paraId="4BED6532" w14:textId="77777777" w:rsidR="00EB1FD3" w:rsidRDefault="00EB1FD3"/>
  </w:endnote>
  <w:endnote w:type="continuationSeparator" w:id="0">
    <w:p w14:paraId="347BA5C2" w14:textId="77777777" w:rsidR="00EB1FD3" w:rsidRDefault="00EB1FD3">
      <w:r>
        <w:continuationSeparator/>
      </w:r>
    </w:p>
    <w:p w14:paraId="0692D022" w14:textId="77777777" w:rsidR="00EB1FD3" w:rsidRDefault="00EB1F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kkk Roman">
    <w:altName w:val="Times New Roman"/>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BA53E" w14:textId="2CD32961" w:rsidR="00283EFC" w:rsidRPr="00720266" w:rsidRDefault="00720266" w:rsidP="00720266">
    <w:pPr>
      <w:pStyle w:val="Footer"/>
      <w:tabs>
        <w:tab w:val="right" w:pos="8766"/>
      </w:tabs>
      <w:rPr>
        <w:rFonts w:cs="Arial"/>
        <w:caps/>
        <w:noProof/>
        <w:color w:val="5B9BD5"/>
        <w:sz w:val="16"/>
        <w:szCs w:val="16"/>
      </w:rPr>
    </w:pPr>
    <w:r>
      <w:rPr>
        <w:rFonts w:cs="Arial"/>
        <w:sz w:val="16"/>
        <w:szCs w:val="16"/>
      </w:rPr>
      <w:t>Copyright © SENASIF 20</w:t>
    </w:r>
    <w:r>
      <w:rPr>
        <w:rFonts w:cs="Arial"/>
        <w:sz w:val="16"/>
        <w:szCs w:val="16"/>
        <w:lang w:val="id-ID"/>
      </w:rPr>
      <w:t>20</w:t>
    </w:r>
    <w:r>
      <w:rPr>
        <w:rFonts w:cs="Arial"/>
        <w:sz w:val="16"/>
        <w:szCs w:val="16"/>
      </w:rPr>
      <w:tab/>
    </w:r>
    <w:r>
      <w:rPr>
        <w:rFonts w:cs="Arial"/>
        <w:sz w:val="16"/>
        <w:szCs w:val="16"/>
      </w:rPr>
      <w:tab/>
    </w:r>
    <w:r w:rsidRPr="00DF3F15">
      <w:rPr>
        <w:rFonts w:cs="Arial"/>
        <w:sz w:val="16"/>
        <w:szCs w:val="16"/>
      </w:rPr>
      <w:t xml:space="preserve">ISSN: </w:t>
    </w:r>
    <w:r>
      <w:rPr>
        <w:rFonts w:cs="Arial"/>
        <w:sz w:val="16"/>
        <w:szCs w:val="16"/>
      </w:rPr>
      <w:t>2598-007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31C1CF" w14:textId="672E4B7F" w:rsidR="0059706A" w:rsidRPr="00720266" w:rsidRDefault="00720266" w:rsidP="00720266">
    <w:pPr>
      <w:pStyle w:val="Footer"/>
      <w:tabs>
        <w:tab w:val="right" w:pos="8766"/>
      </w:tabs>
      <w:rPr>
        <w:rFonts w:cs="Arial"/>
        <w:caps/>
        <w:noProof/>
        <w:color w:val="5B9BD5"/>
        <w:sz w:val="16"/>
        <w:szCs w:val="16"/>
      </w:rPr>
    </w:pPr>
    <w:r>
      <w:rPr>
        <w:rFonts w:cs="Arial"/>
        <w:sz w:val="16"/>
        <w:szCs w:val="16"/>
      </w:rPr>
      <w:t>Copyright © SENASIF 20</w:t>
    </w:r>
    <w:r>
      <w:rPr>
        <w:rFonts w:cs="Arial"/>
        <w:sz w:val="16"/>
        <w:szCs w:val="16"/>
        <w:lang w:val="id-ID"/>
      </w:rPr>
      <w:t>20</w:t>
    </w:r>
    <w:r>
      <w:rPr>
        <w:rFonts w:cs="Arial"/>
        <w:sz w:val="16"/>
        <w:szCs w:val="16"/>
      </w:rPr>
      <w:tab/>
    </w:r>
    <w:r>
      <w:rPr>
        <w:rFonts w:cs="Arial"/>
        <w:sz w:val="16"/>
        <w:szCs w:val="16"/>
      </w:rPr>
      <w:tab/>
    </w:r>
    <w:r w:rsidRPr="00DF3F15">
      <w:rPr>
        <w:rFonts w:cs="Arial"/>
        <w:sz w:val="16"/>
        <w:szCs w:val="16"/>
      </w:rPr>
      <w:t xml:space="preserve">ISSN: </w:t>
    </w:r>
    <w:r>
      <w:rPr>
        <w:rFonts w:cs="Arial"/>
        <w:sz w:val="16"/>
        <w:szCs w:val="16"/>
      </w:rPr>
      <w:t>2598-007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6ED6E" w14:textId="1BC9D182" w:rsidR="00941813" w:rsidRPr="00DA01B1" w:rsidRDefault="00941813" w:rsidP="00941813">
    <w:pPr>
      <w:pStyle w:val="Footer"/>
      <w:tabs>
        <w:tab w:val="right" w:pos="8766"/>
      </w:tabs>
      <w:rPr>
        <w:rFonts w:cs="Arial"/>
        <w:caps/>
        <w:noProof/>
        <w:color w:val="5B9BD5"/>
        <w:sz w:val="16"/>
        <w:szCs w:val="16"/>
      </w:rPr>
    </w:pPr>
    <w:r>
      <w:rPr>
        <w:rFonts w:cs="Arial"/>
        <w:sz w:val="16"/>
        <w:szCs w:val="16"/>
      </w:rPr>
      <w:t>Copyright © SENASIF 20</w:t>
    </w:r>
    <w:r>
      <w:rPr>
        <w:rFonts w:cs="Arial"/>
        <w:sz w:val="16"/>
        <w:szCs w:val="16"/>
        <w:lang w:val="id-ID"/>
      </w:rPr>
      <w:t>20</w:t>
    </w:r>
    <w:r>
      <w:rPr>
        <w:rFonts w:cs="Arial"/>
        <w:sz w:val="16"/>
        <w:szCs w:val="16"/>
      </w:rPr>
      <w:tab/>
    </w:r>
    <w:r>
      <w:rPr>
        <w:rFonts w:cs="Arial"/>
        <w:sz w:val="16"/>
        <w:szCs w:val="16"/>
      </w:rPr>
      <w:tab/>
    </w:r>
    <w:r w:rsidRPr="00DF3F15">
      <w:rPr>
        <w:rFonts w:cs="Arial"/>
        <w:sz w:val="16"/>
        <w:szCs w:val="16"/>
      </w:rPr>
      <w:t xml:space="preserve">ISSN: </w:t>
    </w:r>
    <w:r>
      <w:rPr>
        <w:rFonts w:cs="Arial"/>
        <w:sz w:val="16"/>
        <w:szCs w:val="16"/>
      </w:rPr>
      <w:t>2598-007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D93D1" w14:textId="77777777" w:rsidR="00EB1FD3" w:rsidRDefault="00EB1FD3">
      <w:r>
        <w:separator/>
      </w:r>
    </w:p>
    <w:p w14:paraId="222C72C6" w14:textId="77777777" w:rsidR="00EB1FD3" w:rsidRDefault="00EB1FD3"/>
  </w:footnote>
  <w:footnote w:type="continuationSeparator" w:id="0">
    <w:p w14:paraId="77F7DD73" w14:textId="77777777" w:rsidR="00EB1FD3" w:rsidRDefault="00EB1FD3">
      <w:r>
        <w:continuationSeparator/>
      </w:r>
    </w:p>
    <w:p w14:paraId="7AF772D8" w14:textId="77777777" w:rsidR="00EB1FD3" w:rsidRDefault="00EB1F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153CA0" w14:textId="77777777" w:rsidR="00441799" w:rsidRPr="00A9311E" w:rsidRDefault="00441799" w:rsidP="00441799">
    <w:pPr>
      <w:pStyle w:val="Header"/>
      <w:tabs>
        <w:tab w:val="right" w:pos="9000"/>
      </w:tabs>
      <w:ind w:firstLine="720"/>
      <w:rPr>
        <w:rFonts w:cs="Arial"/>
        <w:sz w:val="16"/>
        <w:szCs w:val="16"/>
      </w:rPr>
    </w:pPr>
    <w:r>
      <w:rPr>
        <w:rFonts w:cs="Arial"/>
        <w:noProof/>
        <w:sz w:val="16"/>
        <w:szCs w:val="16"/>
      </w:rPr>
      <w:drawing>
        <wp:anchor distT="0" distB="0" distL="114300" distR="114300" simplePos="0" relativeHeight="251671552" behindDoc="1" locked="0" layoutInCell="1" allowOverlap="1" wp14:anchorId="21C61BF8" wp14:editId="482BC0E0">
          <wp:simplePos x="0" y="0"/>
          <wp:positionH relativeFrom="column">
            <wp:posOffset>-133350</wp:posOffset>
          </wp:positionH>
          <wp:positionV relativeFrom="paragraph">
            <wp:posOffset>-269240</wp:posOffset>
          </wp:positionV>
          <wp:extent cx="504190" cy="652780"/>
          <wp:effectExtent l="0" t="0" r="0" b="0"/>
          <wp:wrapNone/>
          <wp:docPr id="4" name="Picture 4" descr="bu na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 na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190" cy="652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311E">
      <w:rPr>
        <w:rFonts w:cs="Arial"/>
        <w:sz w:val="16"/>
        <w:szCs w:val="16"/>
      </w:rPr>
      <w:t>Seminar Nasional Sistem Informasi 20</w:t>
    </w:r>
    <w:r>
      <w:rPr>
        <w:rFonts w:cs="Arial"/>
        <w:sz w:val="16"/>
        <w:szCs w:val="16"/>
        <w:lang w:val="id-ID"/>
      </w:rPr>
      <w:t>20</w:t>
    </w:r>
    <w:r w:rsidRPr="00A9311E">
      <w:rPr>
        <w:rFonts w:cs="Arial"/>
        <w:sz w:val="16"/>
        <w:szCs w:val="16"/>
      </w:rPr>
      <w:t xml:space="preserve">, </w:t>
    </w:r>
    <w:r>
      <w:rPr>
        <w:rFonts w:cs="Arial"/>
        <w:sz w:val="16"/>
        <w:szCs w:val="16"/>
        <w:lang w:val="id-ID"/>
      </w:rPr>
      <w:t>20</w:t>
    </w:r>
    <w:r>
      <w:rPr>
        <w:rFonts w:cs="Arial"/>
        <w:sz w:val="16"/>
        <w:szCs w:val="16"/>
      </w:rPr>
      <w:t xml:space="preserve"> </w:t>
    </w:r>
    <w:r>
      <w:rPr>
        <w:rFonts w:cs="Arial"/>
        <w:sz w:val="16"/>
        <w:szCs w:val="16"/>
        <w:lang w:val="id-ID"/>
      </w:rPr>
      <w:t>Oktober 2020</w:t>
    </w:r>
    <w:r w:rsidRPr="00A9311E">
      <w:rPr>
        <w:rFonts w:cs="Arial"/>
        <w:sz w:val="16"/>
        <w:szCs w:val="16"/>
      </w:rPr>
      <w:tab/>
    </w:r>
  </w:p>
  <w:p w14:paraId="0DC38B5D" w14:textId="77777777" w:rsidR="00441799" w:rsidRPr="00D526E2" w:rsidRDefault="00441799" w:rsidP="00441799">
    <w:pPr>
      <w:pStyle w:val="Header"/>
      <w:ind w:firstLine="720"/>
      <w:rPr>
        <w:rFonts w:cs="Arial"/>
        <w:sz w:val="16"/>
        <w:szCs w:val="16"/>
      </w:rPr>
    </w:pPr>
    <w:r w:rsidRPr="00A9311E">
      <w:rPr>
        <w:rFonts w:cs="Arial"/>
        <w:sz w:val="16"/>
        <w:szCs w:val="16"/>
      </w:rPr>
      <w:t>Fakultas Tek</w:t>
    </w:r>
    <w:r>
      <w:rPr>
        <w:rFonts w:cs="Arial"/>
        <w:sz w:val="16"/>
        <w:szCs w:val="16"/>
      </w:rPr>
      <w:t>nologi Informasi – UNMER Malang</w:t>
    </w:r>
  </w:p>
  <w:p w14:paraId="4B89C4FC" w14:textId="77777777" w:rsidR="00283EFC" w:rsidRPr="00441799" w:rsidRDefault="00283EFC" w:rsidP="004417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71FF1" w14:textId="77777777" w:rsidR="00441799" w:rsidRPr="00A9311E" w:rsidRDefault="00441799" w:rsidP="00441799">
    <w:pPr>
      <w:pStyle w:val="Header"/>
      <w:tabs>
        <w:tab w:val="right" w:pos="9000"/>
      </w:tabs>
      <w:ind w:firstLine="720"/>
      <w:rPr>
        <w:rFonts w:cs="Arial"/>
        <w:sz w:val="16"/>
        <w:szCs w:val="16"/>
      </w:rPr>
    </w:pPr>
    <w:r>
      <w:rPr>
        <w:rFonts w:cs="Arial"/>
        <w:noProof/>
        <w:sz w:val="16"/>
        <w:szCs w:val="16"/>
      </w:rPr>
      <w:drawing>
        <wp:anchor distT="0" distB="0" distL="114300" distR="114300" simplePos="0" relativeHeight="251673600" behindDoc="1" locked="0" layoutInCell="1" allowOverlap="1" wp14:anchorId="6D26F9FA" wp14:editId="0B50D53F">
          <wp:simplePos x="0" y="0"/>
          <wp:positionH relativeFrom="column">
            <wp:posOffset>-133350</wp:posOffset>
          </wp:positionH>
          <wp:positionV relativeFrom="paragraph">
            <wp:posOffset>-269240</wp:posOffset>
          </wp:positionV>
          <wp:extent cx="504190" cy="652780"/>
          <wp:effectExtent l="0" t="0" r="0" b="0"/>
          <wp:wrapNone/>
          <wp:docPr id="5" name="Picture 5" descr="bu na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 na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190" cy="652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311E">
      <w:rPr>
        <w:rFonts w:cs="Arial"/>
        <w:sz w:val="16"/>
        <w:szCs w:val="16"/>
      </w:rPr>
      <w:t>Seminar Nasional Sistem Informasi 20</w:t>
    </w:r>
    <w:r>
      <w:rPr>
        <w:rFonts w:cs="Arial"/>
        <w:sz w:val="16"/>
        <w:szCs w:val="16"/>
        <w:lang w:val="id-ID"/>
      </w:rPr>
      <w:t>20</w:t>
    </w:r>
    <w:r w:rsidRPr="00A9311E">
      <w:rPr>
        <w:rFonts w:cs="Arial"/>
        <w:sz w:val="16"/>
        <w:szCs w:val="16"/>
      </w:rPr>
      <w:t xml:space="preserve">, </w:t>
    </w:r>
    <w:r>
      <w:rPr>
        <w:rFonts w:cs="Arial"/>
        <w:sz w:val="16"/>
        <w:szCs w:val="16"/>
        <w:lang w:val="id-ID"/>
      </w:rPr>
      <w:t>20</w:t>
    </w:r>
    <w:r>
      <w:rPr>
        <w:rFonts w:cs="Arial"/>
        <w:sz w:val="16"/>
        <w:szCs w:val="16"/>
      </w:rPr>
      <w:t xml:space="preserve"> </w:t>
    </w:r>
    <w:r>
      <w:rPr>
        <w:rFonts w:cs="Arial"/>
        <w:sz w:val="16"/>
        <w:szCs w:val="16"/>
        <w:lang w:val="id-ID"/>
      </w:rPr>
      <w:t>Oktober 2020</w:t>
    </w:r>
    <w:r w:rsidRPr="00A9311E">
      <w:rPr>
        <w:rFonts w:cs="Arial"/>
        <w:sz w:val="16"/>
        <w:szCs w:val="16"/>
      </w:rPr>
      <w:tab/>
    </w:r>
  </w:p>
  <w:p w14:paraId="10F59654" w14:textId="37119B3E" w:rsidR="00283EFC" w:rsidRPr="00441799" w:rsidRDefault="00441799" w:rsidP="00441799">
    <w:pPr>
      <w:pStyle w:val="Header"/>
      <w:ind w:firstLine="720"/>
      <w:rPr>
        <w:rFonts w:cs="Arial"/>
        <w:sz w:val="16"/>
        <w:szCs w:val="16"/>
      </w:rPr>
    </w:pPr>
    <w:r w:rsidRPr="00A9311E">
      <w:rPr>
        <w:rFonts w:cs="Arial"/>
        <w:sz w:val="16"/>
        <w:szCs w:val="16"/>
      </w:rPr>
      <w:t>Fakultas Tek</w:t>
    </w:r>
    <w:r>
      <w:rPr>
        <w:rFonts w:cs="Arial"/>
        <w:sz w:val="16"/>
        <w:szCs w:val="16"/>
      </w:rPr>
      <w:t>nologi Informasi – UNMER Mala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B3966" w14:textId="006BF71C" w:rsidR="008661C1" w:rsidRPr="00A9311E" w:rsidRDefault="008661C1" w:rsidP="008661C1">
    <w:pPr>
      <w:pStyle w:val="Header"/>
      <w:tabs>
        <w:tab w:val="right" w:pos="9000"/>
      </w:tabs>
      <w:ind w:firstLine="720"/>
      <w:rPr>
        <w:rFonts w:cs="Arial"/>
        <w:sz w:val="16"/>
        <w:szCs w:val="16"/>
      </w:rPr>
    </w:pPr>
    <w:r>
      <w:rPr>
        <w:rFonts w:cs="Arial"/>
        <w:noProof/>
        <w:sz w:val="16"/>
        <w:szCs w:val="16"/>
      </w:rPr>
      <w:drawing>
        <wp:anchor distT="0" distB="0" distL="114300" distR="114300" simplePos="0" relativeHeight="251669504" behindDoc="1" locked="0" layoutInCell="1" allowOverlap="1" wp14:anchorId="0986A68F" wp14:editId="0DB0775F">
          <wp:simplePos x="0" y="0"/>
          <wp:positionH relativeFrom="column">
            <wp:posOffset>-133350</wp:posOffset>
          </wp:positionH>
          <wp:positionV relativeFrom="paragraph">
            <wp:posOffset>-269240</wp:posOffset>
          </wp:positionV>
          <wp:extent cx="504190" cy="652780"/>
          <wp:effectExtent l="0" t="0" r="0" b="0"/>
          <wp:wrapNone/>
          <wp:docPr id="14" name="Picture 14" descr="bu na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 na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190" cy="652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311E">
      <w:rPr>
        <w:rFonts w:cs="Arial"/>
        <w:sz w:val="16"/>
        <w:szCs w:val="16"/>
      </w:rPr>
      <w:t>Seminar Nasional Sistem Informasi 20</w:t>
    </w:r>
    <w:r>
      <w:rPr>
        <w:rFonts w:cs="Arial"/>
        <w:sz w:val="16"/>
        <w:szCs w:val="16"/>
        <w:lang w:val="id-ID"/>
      </w:rPr>
      <w:t>20</w:t>
    </w:r>
    <w:r w:rsidRPr="00A9311E">
      <w:rPr>
        <w:rFonts w:cs="Arial"/>
        <w:sz w:val="16"/>
        <w:szCs w:val="16"/>
      </w:rPr>
      <w:t xml:space="preserve">, </w:t>
    </w:r>
    <w:r>
      <w:rPr>
        <w:rFonts w:cs="Arial"/>
        <w:sz w:val="16"/>
        <w:szCs w:val="16"/>
        <w:lang w:val="id-ID"/>
      </w:rPr>
      <w:t>20</w:t>
    </w:r>
    <w:r>
      <w:rPr>
        <w:rFonts w:cs="Arial"/>
        <w:sz w:val="16"/>
        <w:szCs w:val="16"/>
      </w:rPr>
      <w:t xml:space="preserve"> </w:t>
    </w:r>
    <w:r>
      <w:rPr>
        <w:rFonts w:cs="Arial"/>
        <w:sz w:val="16"/>
        <w:szCs w:val="16"/>
        <w:lang w:val="id-ID"/>
      </w:rPr>
      <w:t>Oktober 2020</w:t>
    </w:r>
    <w:r w:rsidRPr="00A9311E">
      <w:rPr>
        <w:rFonts w:cs="Arial"/>
        <w:sz w:val="16"/>
        <w:szCs w:val="16"/>
      </w:rPr>
      <w:tab/>
    </w:r>
  </w:p>
  <w:p w14:paraId="5A05C4C9" w14:textId="77777777" w:rsidR="008661C1" w:rsidRPr="00D526E2" w:rsidRDefault="008661C1" w:rsidP="008661C1">
    <w:pPr>
      <w:pStyle w:val="Header"/>
      <w:ind w:firstLine="720"/>
      <w:rPr>
        <w:rFonts w:cs="Arial"/>
        <w:sz w:val="16"/>
        <w:szCs w:val="16"/>
      </w:rPr>
    </w:pPr>
    <w:r w:rsidRPr="00A9311E">
      <w:rPr>
        <w:rFonts w:cs="Arial"/>
        <w:sz w:val="16"/>
        <w:szCs w:val="16"/>
      </w:rPr>
      <w:t>Fakultas Tek</w:t>
    </w:r>
    <w:r>
      <w:rPr>
        <w:rFonts w:cs="Arial"/>
        <w:sz w:val="16"/>
        <w:szCs w:val="16"/>
      </w:rPr>
      <w:t>nologi Informasi – UNMER Mala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54B4A"/>
    <w:multiLevelType w:val="hybridMultilevel"/>
    <w:tmpl w:val="5F56E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F7384"/>
    <w:multiLevelType w:val="hybridMultilevel"/>
    <w:tmpl w:val="DBE8DB3E"/>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 w15:restartNumberingAfterBreak="0">
    <w:nsid w:val="0BC23631"/>
    <w:multiLevelType w:val="hybridMultilevel"/>
    <w:tmpl w:val="698C869E"/>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1DCA1500"/>
    <w:multiLevelType w:val="hybridMultilevel"/>
    <w:tmpl w:val="D9927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CA6802"/>
    <w:multiLevelType w:val="hybridMultilevel"/>
    <w:tmpl w:val="E1BEB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7020AD"/>
    <w:multiLevelType w:val="hybridMultilevel"/>
    <w:tmpl w:val="D1367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5F55B5C"/>
    <w:multiLevelType w:val="hybridMultilevel"/>
    <w:tmpl w:val="29AADF3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69A7C56"/>
    <w:multiLevelType w:val="hybridMultilevel"/>
    <w:tmpl w:val="7B0C2248"/>
    <w:lvl w:ilvl="0" w:tplc="07F0D694">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B7698D"/>
    <w:multiLevelType w:val="hybridMultilevel"/>
    <w:tmpl w:val="4BD6BAE2"/>
    <w:lvl w:ilvl="0" w:tplc="0409000B">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 w15:restartNumberingAfterBreak="0">
    <w:nsid w:val="3F8E5C09"/>
    <w:multiLevelType w:val="hybridMultilevel"/>
    <w:tmpl w:val="561CE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6A3FDE"/>
    <w:multiLevelType w:val="hybridMultilevel"/>
    <w:tmpl w:val="BF584D6A"/>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5B7139E8"/>
    <w:multiLevelType w:val="hybridMultilevel"/>
    <w:tmpl w:val="7DF8189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03B484F"/>
    <w:multiLevelType w:val="hybridMultilevel"/>
    <w:tmpl w:val="6106A8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3"/>
  </w:num>
  <w:num w:numId="3">
    <w:abstractNumId w:val="1"/>
  </w:num>
  <w:num w:numId="4">
    <w:abstractNumId w:val="4"/>
  </w:num>
  <w:num w:numId="5">
    <w:abstractNumId w:val="10"/>
  </w:num>
  <w:num w:numId="6">
    <w:abstractNumId w:val="8"/>
  </w:num>
  <w:num w:numId="7">
    <w:abstractNumId w:val="2"/>
  </w:num>
  <w:num w:numId="8">
    <w:abstractNumId w:val="5"/>
  </w:num>
  <w:num w:numId="9">
    <w:abstractNumId w:val="12"/>
  </w:num>
  <w:num w:numId="10">
    <w:abstractNumId w:val="11"/>
  </w:num>
  <w:num w:numId="11">
    <w:abstractNumId w:val="6"/>
  </w:num>
  <w:num w:numId="12">
    <w:abstractNumId w:val="9"/>
  </w:num>
  <w:num w:numId="13">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QwtTQxNLA0NjY2NLFQ0lEKTi0uzszPAykwrAUAdZx70CwAAAA="/>
  </w:docVars>
  <w:rsids>
    <w:rsidRoot w:val="008575B8"/>
    <w:rsid w:val="00000C0A"/>
    <w:rsid w:val="00003010"/>
    <w:rsid w:val="000049E7"/>
    <w:rsid w:val="0000690E"/>
    <w:rsid w:val="000076B0"/>
    <w:rsid w:val="000121A5"/>
    <w:rsid w:val="000136F7"/>
    <w:rsid w:val="000178D6"/>
    <w:rsid w:val="000202B3"/>
    <w:rsid w:val="00022880"/>
    <w:rsid w:val="00024594"/>
    <w:rsid w:val="000247DB"/>
    <w:rsid w:val="00025064"/>
    <w:rsid w:val="00027BCB"/>
    <w:rsid w:val="00027D32"/>
    <w:rsid w:val="00031E68"/>
    <w:rsid w:val="000322E6"/>
    <w:rsid w:val="00032F2A"/>
    <w:rsid w:val="000337AC"/>
    <w:rsid w:val="00034174"/>
    <w:rsid w:val="00034FFE"/>
    <w:rsid w:val="000361A7"/>
    <w:rsid w:val="00042C2B"/>
    <w:rsid w:val="00042ECB"/>
    <w:rsid w:val="00043AA1"/>
    <w:rsid w:val="00044F37"/>
    <w:rsid w:val="00045563"/>
    <w:rsid w:val="0004607C"/>
    <w:rsid w:val="0005264C"/>
    <w:rsid w:val="000549EC"/>
    <w:rsid w:val="00057ADB"/>
    <w:rsid w:val="0006219C"/>
    <w:rsid w:val="0006556C"/>
    <w:rsid w:val="000675ED"/>
    <w:rsid w:val="00070A6E"/>
    <w:rsid w:val="00073CC3"/>
    <w:rsid w:val="00073FED"/>
    <w:rsid w:val="000769C2"/>
    <w:rsid w:val="00085277"/>
    <w:rsid w:val="00086A7E"/>
    <w:rsid w:val="00086F22"/>
    <w:rsid w:val="00087EC0"/>
    <w:rsid w:val="000922DA"/>
    <w:rsid w:val="00093D9E"/>
    <w:rsid w:val="00094936"/>
    <w:rsid w:val="00095C6E"/>
    <w:rsid w:val="00097BBF"/>
    <w:rsid w:val="000A291B"/>
    <w:rsid w:val="000A3743"/>
    <w:rsid w:val="000A4C86"/>
    <w:rsid w:val="000A5DCB"/>
    <w:rsid w:val="000A6B3A"/>
    <w:rsid w:val="000B03BB"/>
    <w:rsid w:val="000B175F"/>
    <w:rsid w:val="000B6D12"/>
    <w:rsid w:val="000B7F63"/>
    <w:rsid w:val="000C0540"/>
    <w:rsid w:val="000C19E7"/>
    <w:rsid w:val="000C20B7"/>
    <w:rsid w:val="000C38D1"/>
    <w:rsid w:val="000C38D2"/>
    <w:rsid w:val="000C45E0"/>
    <w:rsid w:val="000C5303"/>
    <w:rsid w:val="000C5550"/>
    <w:rsid w:val="000C6F8E"/>
    <w:rsid w:val="000D3B3C"/>
    <w:rsid w:val="000D5819"/>
    <w:rsid w:val="000D72FD"/>
    <w:rsid w:val="000E559B"/>
    <w:rsid w:val="000F6CA0"/>
    <w:rsid w:val="000F78A2"/>
    <w:rsid w:val="000F796D"/>
    <w:rsid w:val="000F7E8A"/>
    <w:rsid w:val="001029AC"/>
    <w:rsid w:val="00102E4F"/>
    <w:rsid w:val="00104350"/>
    <w:rsid w:val="0010518E"/>
    <w:rsid w:val="001051FD"/>
    <w:rsid w:val="001060C6"/>
    <w:rsid w:val="00110A0C"/>
    <w:rsid w:val="00111734"/>
    <w:rsid w:val="00113CCA"/>
    <w:rsid w:val="00117AB1"/>
    <w:rsid w:val="00122D8D"/>
    <w:rsid w:val="00122EFF"/>
    <w:rsid w:val="001239EB"/>
    <w:rsid w:val="00124213"/>
    <w:rsid w:val="00124911"/>
    <w:rsid w:val="00124ADD"/>
    <w:rsid w:val="00124FAC"/>
    <w:rsid w:val="00125D0D"/>
    <w:rsid w:val="00127428"/>
    <w:rsid w:val="00132950"/>
    <w:rsid w:val="00132E06"/>
    <w:rsid w:val="00133200"/>
    <w:rsid w:val="001409C1"/>
    <w:rsid w:val="0014691A"/>
    <w:rsid w:val="001469ED"/>
    <w:rsid w:val="001473DF"/>
    <w:rsid w:val="00150CCB"/>
    <w:rsid w:val="00152C9B"/>
    <w:rsid w:val="00152C9C"/>
    <w:rsid w:val="0015356D"/>
    <w:rsid w:val="0015388C"/>
    <w:rsid w:val="00153C39"/>
    <w:rsid w:val="00154AEB"/>
    <w:rsid w:val="00156E05"/>
    <w:rsid w:val="00162537"/>
    <w:rsid w:val="00163B20"/>
    <w:rsid w:val="00165696"/>
    <w:rsid w:val="0016754B"/>
    <w:rsid w:val="00172BED"/>
    <w:rsid w:val="00173D7B"/>
    <w:rsid w:val="0017429C"/>
    <w:rsid w:val="00175995"/>
    <w:rsid w:val="00183130"/>
    <w:rsid w:val="00184F2F"/>
    <w:rsid w:val="00184F58"/>
    <w:rsid w:val="00185226"/>
    <w:rsid w:val="00190F1A"/>
    <w:rsid w:val="001924C7"/>
    <w:rsid w:val="001935A8"/>
    <w:rsid w:val="00195D8B"/>
    <w:rsid w:val="00196244"/>
    <w:rsid w:val="001A3DD7"/>
    <w:rsid w:val="001A4584"/>
    <w:rsid w:val="001A475C"/>
    <w:rsid w:val="001A69AA"/>
    <w:rsid w:val="001A6FD3"/>
    <w:rsid w:val="001B0284"/>
    <w:rsid w:val="001B399E"/>
    <w:rsid w:val="001B49B3"/>
    <w:rsid w:val="001C073F"/>
    <w:rsid w:val="001C23D2"/>
    <w:rsid w:val="001C27D1"/>
    <w:rsid w:val="001C4E49"/>
    <w:rsid w:val="001C6485"/>
    <w:rsid w:val="001C67CC"/>
    <w:rsid w:val="001C6F8D"/>
    <w:rsid w:val="001D0191"/>
    <w:rsid w:val="001D2DD9"/>
    <w:rsid w:val="001D5676"/>
    <w:rsid w:val="001E02F9"/>
    <w:rsid w:val="001E27DD"/>
    <w:rsid w:val="001E62D1"/>
    <w:rsid w:val="001F11E1"/>
    <w:rsid w:val="001F3BD2"/>
    <w:rsid w:val="001F4A66"/>
    <w:rsid w:val="001F7097"/>
    <w:rsid w:val="002007AD"/>
    <w:rsid w:val="0020096D"/>
    <w:rsid w:val="00203B9E"/>
    <w:rsid w:val="00204122"/>
    <w:rsid w:val="002048D8"/>
    <w:rsid w:val="00207B7F"/>
    <w:rsid w:val="002101EA"/>
    <w:rsid w:val="002103A2"/>
    <w:rsid w:val="00211C17"/>
    <w:rsid w:val="00212639"/>
    <w:rsid w:val="00215C06"/>
    <w:rsid w:val="00217705"/>
    <w:rsid w:val="0021796F"/>
    <w:rsid w:val="00222CEC"/>
    <w:rsid w:val="00224CD7"/>
    <w:rsid w:val="002255B3"/>
    <w:rsid w:val="00230052"/>
    <w:rsid w:val="00231D20"/>
    <w:rsid w:val="002336CD"/>
    <w:rsid w:val="00233C38"/>
    <w:rsid w:val="00237BE3"/>
    <w:rsid w:val="00240BA4"/>
    <w:rsid w:val="002423C2"/>
    <w:rsid w:val="002439A7"/>
    <w:rsid w:val="0024599A"/>
    <w:rsid w:val="002471A8"/>
    <w:rsid w:val="0025115E"/>
    <w:rsid w:val="0025210D"/>
    <w:rsid w:val="00256927"/>
    <w:rsid w:val="00260D36"/>
    <w:rsid w:val="00260D3E"/>
    <w:rsid w:val="00262E38"/>
    <w:rsid w:val="0026590D"/>
    <w:rsid w:val="00266DC5"/>
    <w:rsid w:val="00272BCD"/>
    <w:rsid w:val="002831C2"/>
    <w:rsid w:val="0028360A"/>
    <w:rsid w:val="00283EFC"/>
    <w:rsid w:val="00285274"/>
    <w:rsid w:val="0028574B"/>
    <w:rsid w:val="00285970"/>
    <w:rsid w:val="00286503"/>
    <w:rsid w:val="00286B22"/>
    <w:rsid w:val="00295A9B"/>
    <w:rsid w:val="00295CBD"/>
    <w:rsid w:val="0029643F"/>
    <w:rsid w:val="0029766E"/>
    <w:rsid w:val="002A37C6"/>
    <w:rsid w:val="002A4502"/>
    <w:rsid w:val="002A4915"/>
    <w:rsid w:val="002A4BBE"/>
    <w:rsid w:val="002B0475"/>
    <w:rsid w:val="002B1140"/>
    <w:rsid w:val="002B4A0C"/>
    <w:rsid w:val="002B52FF"/>
    <w:rsid w:val="002C07F0"/>
    <w:rsid w:val="002C13AE"/>
    <w:rsid w:val="002C3A2C"/>
    <w:rsid w:val="002C3F69"/>
    <w:rsid w:val="002C4B37"/>
    <w:rsid w:val="002C5979"/>
    <w:rsid w:val="002C61A0"/>
    <w:rsid w:val="002D0857"/>
    <w:rsid w:val="002D15BD"/>
    <w:rsid w:val="002D1DBD"/>
    <w:rsid w:val="002D5605"/>
    <w:rsid w:val="002D78EB"/>
    <w:rsid w:val="002E10C6"/>
    <w:rsid w:val="002E1700"/>
    <w:rsid w:val="002E1945"/>
    <w:rsid w:val="002E286D"/>
    <w:rsid w:val="002E39F3"/>
    <w:rsid w:val="002E5E4F"/>
    <w:rsid w:val="002F1A54"/>
    <w:rsid w:val="002F1E44"/>
    <w:rsid w:val="002F643E"/>
    <w:rsid w:val="002F6B9A"/>
    <w:rsid w:val="002F730A"/>
    <w:rsid w:val="002F7784"/>
    <w:rsid w:val="003011BD"/>
    <w:rsid w:val="00304665"/>
    <w:rsid w:val="00305C1D"/>
    <w:rsid w:val="00306374"/>
    <w:rsid w:val="00306D78"/>
    <w:rsid w:val="0032060F"/>
    <w:rsid w:val="00320C7A"/>
    <w:rsid w:val="0032274E"/>
    <w:rsid w:val="00323757"/>
    <w:rsid w:val="0032769F"/>
    <w:rsid w:val="003300A5"/>
    <w:rsid w:val="00331482"/>
    <w:rsid w:val="003319B5"/>
    <w:rsid w:val="003328C8"/>
    <w:rsid w:val="003328D6"/>
    <w:rsid w:val="003337CF"/>
    <w:rsid w:val="00334CD6"/>
    <w:rsid w:val="00341745"/>
    <w:rsid w:val="00351B1B"/>
    <w:rsid w:val="00354453"/>
    <w:rsid w:val="00354587"/>
    <w:rsid w:val="00356DD7"/>
    <w:rsid w:val="0036152A"/>
    <w:rsid w:val="00363385"/>
    <w:rsid w:val="00365378"/>
    <w:rsid w:val="00367161"/>
    <w:rsid w:val="00370F3B"/>
    <w:rsid w:val="003724BF"/>
    <w:rsid w:val="003728ED"/>
    <w:rsid w:val="00373906"/>
    <w:rsid w:val="003765FF"/>
    <w:rsid w:val="0038079E"/>
    <w:rsid w:val="0038149A"/>
    <w:rsid w:val="003818A6"/>
    <w:rsid w:val="003818D3"/>
    <w:rsid w:val="00381DD1"/>
    <w:rsid w:val="00381F83"/>
    <w:rsid w:val="00382104"/>
    <w:rsid w:val="00384D5E"/>
    <w:rsid w:val="003850C3"/>
    <w:rsid w:val="00385D0E"/>
    <w:rsid w:val="00386E3D"/>
    <w:rsid w:val="00386E7A"/>
    <w:rsid w:val="00390C29"/>
    <w:rsid w:val="00391EA7"/>
    <w:rsid w:val="0039332C"/>
    <w:rsid w:val="00394B9F"/>
    <w:rsid w:val="003959D3"/>
    <w:rsid w:val="003A0EA0"/>
    <w:rsid w:val="003A49BB"/>
    <w:rsid w:val="003A6BEA"/>
    <w:rsid w:val="003A781E"/>
    <w:rsid w:val="003A79B1"/>
    <w:rsid w:val="003B06AB"/>
    <w:rsid w:val="003B17FA"/>
    <w:rsid w:val="003C0AA5"/>
    <w:rsid w:val="003C0B06"/>
    <w:rsid w:val="003C5413"/>
    <w:rsid w:val="003C7709"/>
    <w:rsid w:val="003D0A8D"/>
    <w:rsid w:val="003D0CB4"/>
    <w:rsid w:val="003D2F19"/>
    <w:rsid w:val="003D41F6"/>
    <w:rsid w:val="003D59D9"/>
    <w:rsid w:val="003D7D93"/>
    <w:rsid w:val="003E3FF4"/>
    <w:rsid w:val="003E4A85"/>
    <w:rsid w:val="003F1032"/>
    <w:rsid w:val="003F6546"/>
    <w:rsid w:val="003F7C71"/>
    <w:rsid w:val="004100ED"/>
    <w:rsid w:val="004123BB"/>
    <w:rsid w:val="00412E75"/>
    <w:rsid w:val="00414E85"/>
    <w:rsid w:val="00417264"/>
    <w:rsid w:val="00420F8F"/>
    <w:rsid w:val="00421F0B"/>
    <w:rsid w:val="00422F5D"/>
    <w:rsid w:val="0042300E"/>
    <w:rsid w:val="0042487E"/>
    <w:rsid w:val="004252C9"/>
    <w:rsid w:val="00425BDA"/>
    <w:rsid w:val="00425CBF"/>
    <w:rsid w:val="00436EB9"/>
    <w:rsid w:val="00441799"/>
    <w:rsid w:val="00441DD0"/>
    <w:rsid w:val="00442831"/>
    <w:rsid w:val="00443432"/>
    <w:rsid w:val="00443C73"/>
    <w:rsid w:val="0044563C"/>
    <w:rsid w:val="00446A49"/>
    <w:rsid w:val="00446DEE"/>
    <w:rsid w:val="004508F6"/>
    <w:rsid w:val="00451C17"/>
    <w:rsid w:val="00453975"/>
    <w:rsid w:val="00453C8D"/>
    <w:rsid w:val="0045439E"/>
    <w:rsid w:val="00454D7E"/>
    <w:rsid w:val="00456B62"/>
    <w:rsid w:val="00456DBF"/>
    <w:rsid w:val="0045748E"/>
    <w:rsid w:val="004602A6"/>
    <w:rsid w:val="004606A3"/>
    <w:rsid w:val="004646F5"/>
    <w:rsid w:val="00473421"/>
    <w:rsid w:val="0047385A"/>
    <w:rsid w:val="004746B8"/>
    <w:rsid w:val="00477F7E"/>
    <w:rsid w:val="00480399"/>
    <w:rsid w:val="00481541"/>
    <w:rsid w:val="00483542"/>
    <w:rsid w:val="0048373D"/>
    <w:rsid w:val="00483B5A"/>
    <w:rsid w:val="00485B4A"/>
    <w:rsid w:val="004943C1"/>
    <w:rsid w:val="004A1E0C"/>
    <w:rsid w:val="004B1BDD"/>
    <w:rsid w:val="004B2591"/>
    <w:rsid w:val="004B2E3F"/>
    <w:rsid w:val="004B4FB1"/>
    <w:rsid w:val="004B726F"/>
    <w:rsid w:val="004B7E17"/>
    <w:rsid w:val="004C2542"/>
    <w:rsid w:val="004C5F71"/>
    <w:rsid w:val="004C663C"/>
    <w:rsid w:val="004C7A18"/>
    <w:rsid w:val="004C7CFF"/>
    <w:rsid w:val="004D5BF7"/>
    <w:rsid w:val="004D5D62"/>
    <w:rsid w:val="004D7760"/>
    <w:rsid w:val="004E0815"/>
    <w:rsid w:val="004E0E90"/>
    <w:rsid w:val="004E4E6E"/>
    <w:rsid w:val="004F40D7"/>
    <w:rsid w:val="004F5F20"/>
    <w:rsid w:val="00502075"/>
    <w:rsid w:val="00504E80"/>
    <w:rsid w:val="005105BC"/>
    <w:rsid w:val="00516431"/>
    <w:rsid w:val="00516844"/>
    <w:rsid w:val="00517FCC"/>
    <w:rsid w:val="005200AF"/>
    <w:rsid w:val="00520A4B"/>
    <w:rsid w:val="00523675"/>
    <w:rsid w:val="00524C4C"/>
    <w:rsid w:val="0052507C"/>
    <w:rsid w:val="00527B03"/>
    <w:rsid w:val="00533CCE"/>
    <w:rsid w:val="005358A3"/>
    <w:rsid w:val="00540486"/>
    <w:rsid w:val="00542AA0"/>
    <w:rsid w:val="00552A39"/>
    <w:rsid w:val="00553590"/>
    <w:rsid w:val="00553BF0"/>
    <w:rsid w:val="00554129"/>
    <w:rsid w:val="00555038"/>
    <w:rsid w:val="00555CFE"/>
    <w:rsid w:val="0055624B"/>
    <w:rsid w:val="005579D5"/>
    <w:rsid w:val="00557C2E"/>
    <w:rsid w:val="00557E80"/>
    <w:rsid w:val="00560028"/>
    <w:rsid w:val="0056096D"/>
    <w:rsid w:val="00562E7C"/>
    <w:rsid w:val="00564971"/>
    <w:rsid w:val="00564D30"/>
    <w:rsid w:val="00567F6C"/>
    <w:rsid w:val="005743B7"/>
    <w:rsid w:val="00574672"/>
    <w:rsid w:val="0057668F"/>
    <w:rsid w:val="00576F9E"/>
    <w:rsid w:val="00586AD8"/>
    <w:rsid w:val="00590C1B"/>
    <w:rsid w:val="00591F96"/>
    <w:rsid w:val="005944A5"/>
    <w:rsid w:val="00594FC1"/>
    <w:rsid w:val="00595119"/>
    <w:rsid w:val="0059706A"/>
    <w:rsid w:val="005970A5"/>
    <w:rsid w:val="005A0224"/>
    <w:rsid w:val="005A3CE8"/>
    <w:rsid w:val="005A44FF"/>
    <w:rsid w:val="005A75EE"/>
    <w:rsid w:val="005B0F5F"/>
    <w:rsid w:val="005B298D"/>
    <w:rsid w:val="005B2EAD"/>
    <w:rsid w:val="005B3805"/>
    <w:rsid w:val="005B4CC1"/>
    <w:rsid w:val="005B685B"/>
    <w:rsid w:val="005B69CC"/>
    <w:rsid w:val="005C2770"/>
    <w:rsid w:val="005C3EC2"/>
    <w:rsid w:val="005C43CE"/>
    <w:rsid w:val="005C49CD"/>
    <w:rsid w:val="005C5AEA"/>
    <w:rsid w:val="005C7CC6"/>
    <w:rsid w:val="005D1537"/>
    <w:rsid w:val="005D27C0"/>
    <w:rsid w:val="005D4EE3"/>
    <w:rsid w:val="005D5605"/>
    <w:rsid w:val="005D5CF0"/>
    <w:rsid w:val="005E0D5B"/>
    <w:rsid w:val="005E2732"/>
    <w:rsid w:val="005E4369"/>
    <w:rsid w:val="005E568B"/>
    <w:rsid w:val="005F016A"/>
    <w:rsid w:val="005F070C"/>
    <w:rsid w:val="005F3E44"/>
    <w:rsid w:val="00600DE0"/>
    <w:rsid w:val="006017C9"/>
    <w:rsid w:val="00601954"/>
    <w:rsid w:val="006031DE"/>
    <w:rsid w:val="00612B6C"/>
    <w:rsid w:val="00615D0D"/>
    <w:rsid w:val="006165EA"/>
    <w:rsid w:val="006203D6"/>
    <w:rsid w:val="00621397"/>
    <w:rsid w:val="00622E2B"/>
    <w:rsid w:val="006275EF"/>
    <w:rsid w:val="00630B99"/>
    <w:rsid w:val="00630CB0"/>
    <w:rsid w:val="00630E1F"/>
    <w:rsid w:val="0063195C"/>
    <w:rsid w:val="0063639C"/>
    <w:rsid w:val="006368FC"/>
    <w:rsid w:val="00637715"/>
    <w:rsid w:val="00640922"/>
    <w:rsid w:val="00640E3C"/>
    <w:rsid w:val="00642F52"/>
    <w:rsid w:val="00646F84"/>
    <w:rsid w:val="00647A85"/>
    <w:rsid w:val="0065039D"/>
    <w:rsid w:val="006526C7"/>
    <w:rsid w:val="00656902"/>
    <w:rsid w:val="00657F02"/>
    <w:rsid w:val="00660269"/>
    <w:rsid w:val="00660C18"/>
    <w:rsid w:val="00663013"/>
    <w:rsid w:val="0066626C"/>
    <w:rsid w:val="0067141A"/>
    <w:rsid w:val="006733C5"/>
    <w:rsid w:val="00673679"/>
    <w:rsid w:val="006749C6"/>
    <w:rsid w:val="0067571A"/>
    <w:rsid w:val="00676F31"/>
    <w:rsid w:val="00677E5E"/>
    <w:rsid w:val="00682AF0"/>
    <w:rsid w:val="0068652E"/>
    <w:rsid w:val="006879CD"/>
    <w:rsid w:val="00690175"/>
    <w:rsid w:val="0069079D"/>
    <w:rsid w:val="006A01B9"/>
    <w:rsid w:val="006A1C00"/>
    <w:rsid w:val="006A363C"/>
    <w:rsid w:val="006A37FD"/>
    <w:rsid w:val="006A4050"/>
    <w:rsid w:val="006A60DD"/>
    <w:rsid w:val="006B107D"/>
    <w:rsid w:val="006B2B73"/>
    <w:rsid w:val="006B4049"/>
    <w:rsid w:val="006B679A"/>
    <w:rsid w:val="006B69C1"/>
    <w:rsid w:val="006B7BAE"/>
    <w:rsid w:val="006C1D3C"/>
    <w:rsid w:val="006C22F0"/>
    <w:rsid w:val="006C3F91"/>
    <w:rsid w:val="006C4C55"/>
    <w:rsid w:val="006C5453"/>
    <w:rsid w:val="006C5F75"/>
    <w:rsid w:val="006C661F"/>
    <w:rsid w:val="006C78D3"/>
    <w:rsid w:val="006C7B7D"/>
    <w:rsid w:val="006D091D"/>
    <w:rsid w:val="006D1675"/>
    <w:rsid w:val="006D2833"/>
    <w:rsid w:val="006D2C7B"/>
    <w:rsid w:val="006D37EE"/>
    <w:rsid w:val="006D4495"/>
    <w:rsid w:val="006D558B"/>
    <w:rsid w:val="006D6145"/>
    <w:rsid w:val="006D693D"/>
    <w:rsid w:val="006E155A"/>
    <w:rsid w:val="006E1E87"/>
    <w:rsid w:val="006E5E01"/>
    <w:rsid w:val="006F04A7"/>
    <w:rsid w:val="006F0624"/>
    <w:rsid w:val="006F276B"/>
    <w:rsid w:val="006F2A3F"/>
    <w:rsid w:val="006F40EC"/>
    <w:rsid w:val="006F467D"/>
    <w:rsid w:val="006F61C4"/>
    <w:rsid w:val="006F6B6B"/>
    <w:rsid w:val="00702C64"/>
    <w:rsid w:val="00704BC9"/>
    <w:rsid w:val="00707FD2"/>
    <w:rsid w:val="00712015"/>
    <w:rsid w:val="0071224F"/>
    <w:rsid w:val="0071343D"/>
    <w:rsid w:val="00714901"/>
    <w:rsid w:val="00715108"/>
    <w:rsid w:val="00715847"/>
    <w:rsid w:val="0071649A"/>
    <w:rsid w:val="007167CF"/>
    <w:rsid w:val="00717634"/>
    <w:rsid w:val="007176D5"/>
    <w:rsid w:val="00720266"/>
    <w:rsid w:val="0072195D"/>
    <w:rsid w:val="00721D5D"/>
    <w:rsid w:val="007233E8"/>
    <w:rsid w:val="007240C0"/>
    <w:rsid w:val="00724C33"/>
    <w:rsid w:val="00727A53"/>
    <w:rsid w:val="00733CCD"/>
    <w:rsid w:val="00734A6F"/>
    <w:rsid w:val="00734BE0"/>
    <w:rsid w:val="00735A9B"/>
    <w:rsid w:val="00736A59"/>
    <w:rsid w:val="00740F46"/>
    <w:rsid w:val="007417D1"/>
    <w:rsid w:val="00742E13"/>
    <w:rsid w:val="00742E73"/>
    <w:rsid w:val="00745EEA"/>
    <w:rsid w:val="00746477"/>
    <w:rsid w:val="00746514"/>
    <w:rsid w:val="00746CBA"/>
    <w:rsid w:val="007501DA"/>
    <w:rsid w:val="007509C6"/>
    <w:rsid w:val="00750B14"/>
    <w:rsid w:val="007546F9"/>
    <w:rsid w:val="0075683A"/>
    <w:rsid w:val="0075773C"/>
    <w:rsid w:val="007578D9"/>
    <w:rsid w:val="00757FE8"/>
    <w:rsid w:val="007601BB"/>
    <w:rsid w:val="00760B12"/>
    <w:rsid w:val="0076119E"/>
    <w:rsid w:val="00761D5C"/>
    <w:rsid w:val="00761F64"/>
    <w:rsid w:val="007628B7"/>
    <w:rsid w:val="00763358"/>
    <w:rsid w:val="0076435D"/>
    <w:rsid w:val="00770F52"/>
    <w:rsid w:val="00773BB3"/>
    <w:rsid w:val="007754C4"/>
    <w:rsid w:val="00776A2A"/>
    <w:rsid w:val="00780550"/>
    <w:rsid w:val="007822DA"/>
    <w:rsid w:val="00782B38"/>
    <w:rsid w:val="0078452B"/>
    <w:rsid w:val="00784CE9"/>
    <w:rsid w:val="007850AB"/>
    <w:rsid w:val="00785D68"/>
    <w:rsid w:val="007867A0"/>
    <w:rsid w:val="0078722A"/>
    <w:rsid w:val="007874A0"/>
    <w:rsid w:val="007919A3"/>
    <w:rsid w:val="00791BD1"/>
    <w:rsid w:val="00791ECF"/>
    <w:rsid w:val="007924A8"/>
    <w:rsid w:val="007934B4"/>
    <w:rsid w:val="00793BB0"/>
    <w:rsid w:val="00794D3E"/>
    <w:rsid w:val="00796533"/>
    <w:rsid w:val="00796F23"/>
    <w:rsid w:val="007A0DD9"/>
    <w:rsid w:val="007A150B"/>
    <w:rsid w:val="007A3841"/>
    <w:rsid w:val="007A5F4A"/>
    <w:rsid w:val="007B150D"/>
    <w:rsid w:val="007B40E5"/>
    <w:rsid w:val="007B7DA0"/>
    <w:rsid w:val="007C3C83"/>
    <w:rsid w:val="007C4C6E"/>
    <w:rsid w:val="007C505E"/>
    <w:rsid w:val="007C5360"/>
    <w:rsid w:val="007D0D14"/>
    <w:rsid w:val="007D34E5"/>
    <w:rsid w:val="007D3B5F"/>
    <w:rsid w:val="007D4515"/>
    <w:rsid w:val="007D6E40"/>
    <w:rsid w:val="007E26C6"/>
    <w:rsid w:val="007E4770"/>
    <w:rsid w:val="007F035D"/>
    <w:rsid w:val="007F48FD"/>
    <w:rsid w:val="007F6279"/>
    <w:rsid w:val="00800676"/>
    <w:rsid w:val="00803910"/>
    <w:rsid w:val="00806900"/>
    <w:rsid w:val="00811A2F"/>
    <w:rsid w:val="0081202C"/>
    <w:rsid w:val="008132C6"/>
    <w:rsid w:val="00814D45"/>
    <w:rsid w:val="008151DA"/>
    <w:rsid w:val="008236A8"/>
    <w:rsid w:val="008249EC"/>
    <w:rsid w:val="00833D91"/>
    <w:rsid w:val="00834695"/>
    <w:rsid w:val="008359D6"/>
    <w:rsid w:val="008416D2"/>
    <w:rsid w:val="00842A7A"/>
    <w:rsid w:val="00845A11"/>
    <w:rsid w:val="008515A5"/>
    <w:rsid w:val="008524F8"/>
    <w:rsid w:val="00853F9B"/>
    <w:rsid w:val="0085697C"/>
    <w:rsid w:val="008575B8"/>
    <w:rsid w:val="00862F87"/>
    <w:rsid w:val="008661C1"/>
    <w:rsid w:val="00866CCC"/>
    <w:rsid w:val="008679B7"/>
    <w:rsid w:val="00867AE5"/>
    <w:rsid w:val="00867DAF"/>
    <w:rsid w:val="00867F79"/>
    <w:rsid w:val="00870347"/>
    <w:rsid w:val="008734FA"/>
    <w:rsid w:val="0087458D"/>
    <w:rsid w:val="00874877"/>
    <w:rsid w:val="00885EF7"/>
    <w:rsid w:val="008877DF"/>
    <w:rsid w:val="0089101C"/>
    <w:rsid w:val="00894843"/>
    <w:rsid w:val="00894F77"/>
    <w:rsid w:val="00897711"/>
    <w:rsid w:val="008A126A"/>
    <w:rsid w:val="008A176D"/>
    <w:rsid w:val="008A2844"/>
    <w:rsid w:val="008A2E06"/>
    <w:rsid w:val="008A5414"/>
    <w:rsid w:val="008A59BD"/>
    <w:rsid w:val="008A7420"/>
    <w:rsid w:val="008B4117"/>
    <w:rsid w:val="008B5C63"/>
    <w:rsid w:val="008C55CC"/>
    <w:rsid w:val="008D05FA"/>
    <w:rsid w:val="008D32F9"/>
    <w:rsid w:val="008D5041"/>
    <w:rsid w:val="008D5420"/>
    <w:rsid w:val="008D671D"/>
    <w:rsid w:val="008D75DD"/>
    <w:rsid w:val="008D7870"/>
    <w:rsid w:val="008E0AEA"/>
    <w:rsid w:val="008E0B11"/>
    <w:rsid w:val="008E265D"/>
    <w:rsid w:val="008E5FA2"/>
    <w:rsid w:val="008F0B47"/>
    <w:rsid w:val="008F4323"/>
    <w:rsid w:val="008F51A4"/>
    <w:rsid w:val="008F6886"/>
    <w:rsid w:val="008F694D"/>
    <w:rsid w:val="008F6B20"/>
    <w:rsid w:val="009001D3"/>
    <w:rsid w:val="00900359"/>
    <w:rsid w:val="009003AA"/>
    <w:rsid w:val="00900B9B"/>
    <w:rsid w:val="00901D40"/>
    <w:rsid w:val="00903107"/>
    <w:rsid w:val="0090399A"/>
    <w:rsid w:val="0090440C"/>
    <w:rsid w:val="00905ACF"/>
    <w:rsid w:val="00911B7E"/>
    <w:rsid w:val="00911E27"/>
    <w:rsid w:val="0091257B"/>
    <w:rsid w:val="00916138"/>
    <w:rsid w:val="0091638F"/>
    <w:rsid w:val="00916D85"/>
    <w:rsid w:val="00917241"/>
    <w:rsid w:val="00917A2D"/>
    <w:rsid w:val="00922FB2"/>
    <w:rsid w:val="009237B2"/>
    <w:rsid w:val="00923A67"/>
    <w:rsid w:val="0092409D"/>
    <w:rsid w:val="00924134"/>
    <w:rsid w:val="009243B6"/>
    <w:rsid w:val="00924D5C"/>
    <w:rsid w:val="00926439"/>
    <w:rsid w:val="009266B1"/>
    <w:rsid w:val="009269B8"/>
    <w:rsid w:val="00927660"/>
    <w:rsid w:val="00927AFE"/>
    <w:rsid w:val="00927BE6"/>
    <w:rsid w:val="00930C04"/>
    <w:rsid w:val="009322AE"/>
    <w:rsid w:val="00933C54"/>
    <w:rsid w:val="009345A7"/>
    <w:rsid w:val="00934850"/>
    <w:rsid w:val="00935A2C"/>
    <w:rsid w:val="00936E91"/>
    <w:rsid w:val="00941813"/>
    <w:rsid w:val="009418DD"/>
    <w:rsid w:val="009445F4"/>
    <w:rsid w:val="00947443"/>
    <w:rsid w:val="00951169"/>
    <w:rsid w:val="009528A2"/>
    <w:rsid w:val="00952D16"/>
    <w:rsid w:val="009566FF"/>
    <w:rsid w:val="00962233"/>
    <w:rsid w:val="00962839"/>
    <w:rsid w:val="009655BA"/>
    <w:rsid w:val="00966C9D"/>
    <w:rsid w:val="00966F33"/>
    <w:rsid w:val="00967783"/>
    <w:rsid w:val="00972344"/>
    <w:rsid w:val="0097554D"/>
    <w:rsid w:val="00980D63"/>
    <w:rsid w:val="00981722"/>
    <w:rsid w:val="009839FF"/>
    <w:rsid w:val="00984098"/>
    <w:rsid w:val="009855A9"/>
    <w:rsid w:val="009870F1"/>
    <w:rsid w:val="00987240"/>
    <w:rsid w:val="00987B26"/>
    <w:rsid w:val="00990E3D"/>
    <w:rsid w:val="009935BA"/>
    <w:rsid w:val="00994042"/>
    <w:rsid w:val="00995611"/>
    <w:rsid w:val="009A44F6"/>
    <w:rsid w:val="009A468A"/>
    <w:rsid w:val="009B0A9E"/>
    <w:rsid w:val="009B0F96"/>
    <w:rsid w:val="009B1BD1"/>
    <w:rsid w:val="009B2622"/>
    <w:rsid w:val="009B3A52"/>
    <w:rsid w:val="009B465B"/>
    <w:rsid w:val="009B5015"/>
    <w:rsid w:val="009B62C6"/>
    <w:rsid w:val="009B6569"/>
    <w:rsid w:val="009C0A75"/>
    <w:rsid w:val="009C36DD"/>
    <w:rsid w:val="009C4CFA"/>
    <w:rsid w:val="009D067C"/>
    <w:rsid w:val="009D3544"/>
    <w:rsid w:val="009D506F"/>
    <w:rsid w:val="009D57C4"/>
    <w:rsid w:val="009E0CDE"/>
    <w:rsid w:val="009E0EEC"/>
    <w:rsid w:val="009E2490"/>
    <w:rsid w:val="009E27A8"/>
    <w:rsid w:val="009E35A3"/>
    <w:rsid w:val="009E4241"/>
    <w:rsid w:val="009E659F"/>
    <w:rsid w:val="009F19B3"/>
    <w:rsid w:val="009F3A9E"/>
    <w:rsid w:val="009F66B4"/>
    <w:rsid w:val="009F7162"/>
    <w:rsid w:val="00A0040C"/>
    <w:rsid w:val="00A033E3"/>
    <w:rsid w:val="00A06654"/>
    <w:rsid w:val="00A0759C"/>
    <w:rsid w:val="00A12EAC"/>
    <w:rsid w:val="00A141AB"/>
    <w:rsid w:val="00A15AE9"/>
    <w:rsid w:val="00A16BC2"/>
    <w:rsid w:val="00A178B4"/>
    <w:rsid w:val="00A17D14"/>
    <w:rsid w:val="00A21B71"/>
    <w:rsid w:val="00A22F2D"/>
    <w:rsid w:val="00A23A13"/>
    <w:rsid w:val="00A241E6"/>
    <w:rsid w:val="00A262CB"/>
    <w:rsid w:val="00A327D7"/>
    <w:rsid w:val="00A36DB7"/>
    <w:rsid w:val="00A36E48"/>
    <w:rsid w:val="00A42C96"/>
    <w:rsid w:val="00A436BD"/>
    <w:rsid w:val="00A44108"/>
    <w:rsid w:val="00A4718D"/>
    <w:rsid w:val="00A50B2E"/>
    <w:rsid w:val="00A522FB"/>
    <w:rsid w:val="00A52EFA"/>
    <w:rsid w:val="00A55E25"/>
    <w:rsid w:val="00A55E82"/>
    <w:rsid w:val="00A6666B"/>
    <w:rsid w:val="00A7016C"/>
    <w:rsid w:val="00A74482"/>
    <w:rsid w:val="00A75CE6"/>
    <w:rsid w:val="00A77E81"/>
    <w:rsid w:val="00A84DA1"/>
    <w:rsid w:val="00A87F1A"/>
    <w:rsid w:val="00A91F1B"/>
    <w:rsid w:val="00A93051"/>
    <w:rsid w:val="00A9308C"/>
    <w:rsid w:val="00A93A60"/>
    <w:rsid w:val="00A96040"/>
    <w:rsid w:val="00AA52FB"/>
    <w:rsid w:val="00AA547D"/>
    <w:rsid w:val="00AA6931"/>
    <w:rsid w:val="00AB2069"/>
    <w:rsid w:val="00AB2A16"/>
    <w:rsid w:val="00AB40D4"/>
    <w:rsid w:val="00AB4E17"/>
    <w:rsid w:val="00AC0504"/>
    <w:rsid w:val="00AC05C5"/>
    <w:rsid w:val="00AC1076"/>
    <w:rsid w:val="00AC4D0A"/>
    <w:rsid w:val="00AC74FB"/>
    <w:rsid w:val="00AD1783"/>
    <w:rsid w:val="00AD36C8"/>
    <w:rsid w:val="00AD66CB"/>
    <w:rsid w:val="00AD6F94"/>
    <w:rsid w:val="00AE0569"/>
    <w:rsid w:val="00AE0A7F"/>
    <w:rsid w:val="00AE2D95"/>
    <w:rsid w:val="00AE4C68"/>
    <w:rsid w:val="00AE5279"/>
    <w:rsid w:val="00AE6AF1"/>
    <w:rsid w:val="00AF149C"/>
    <w:rsid w:val="00AF1D02"/>
    <w:rsid w:val="00AF45D5"/>
    <w:rsid w:val="00AF6E8E"/>
    <w:rsid w:val="00AF7312"/>
    <w:rsid w:val="00B00679"/>
    <w:rsid w:val="00B03175"/>
    <w:rsid w:val="00B032A0"/>
    <w:rsid w:val="00B040B0"/>
    <w:rsid w:val="00B06E86"/>
    <w:rsid w:val="00B0722C"/>
    <w:rsid w:val="00B07A77"/>
    <w:rsid w:val="00B07C3F"/>
    <w:rsid w:val="00B1092B"/>
    <w:rsid w:val="00B132BB"/>
    <w:rsid w:val="00B14352"/>
    <w:rsid w:val="00B27243"/>
    <w:rsid w:val="00B27544"/>
    <w:rsid w:val="00B31630"/>
    <w:rsid w:val="00B3474A"/>
    <w:rsid w:val="00B34BB7"/>
    <w:rsid w:val="00B3688D"/>
    <w:rsid w:val="00B369AC"/>
    <w:rsid w:val="00B37765"/>
    <w:rsid w:val="00B41185"/>
    <w:rsid w:val="00B42510"/>
    <w:rsid w:val="00B42C7F"/>
    <w:rsid w:val="00B44E49"/>
    <w:rsid w:val="00B478E2"/>
    <w:rsid w:val="00B51939"/>
    <w:rsid w:val="00B6119E"/>
    <w:rsid w:val="00B62425"/>
    <w:rsid w:val="00B64B34"/>
    <w:rsid w:val="00B71527"/>
    <w:rsid w:val="00B74B8A"/>
    <w:rsid w:val="00B7528D"/>
    <w:rsid w:val="00B806A3"/>
    <w:rsid w:val="00B866CC"/>
    <w:rsid w:val="00B869FB"/>
    <w:rsid w:val="00B9028B"/>
    <w:rsid w:val="00B90BC2"/>
    <w:rsid w:val="00B939D5"/>
    <w:rsid w:val="00B970D7"/>
    <w:rsid w:val="00BA090D"/>
    <w:rsid w:val="00BA0EAF"/>
    <w:rsid w:val="00BA1AB1"/>
    <w:rsid w:val="00BA2AE2"/>
    <w:rsid w:val="00BA3E65"/>
    <w:rsid w:val="00BA45D9"/>
    <w:rsid w:val="00BA6F8D"/>
    <w:rsid w:val="00BB01CF"/>
    <w:rsid w:val="00BB03B4"/>
    <w:rsid w:val="00BB0C32"/>
    <w:rsid w:val="00BB3412"/>
    <w:rsid w:val="00BC2750"/>
    <w:rsid w:val="00BC3C0F"/>
    <w:rsid w:val="00BC536F"/>
    <w:rsid w:val="00BC537C"/>
    <w:rsid w:val="00BC5B2F"/>
    <w:rsid w:val="00BC5F66"/>
    <w:rsid w:val="00BD0121"/>
    <w:rsid w:val="00BD2668"/>
    <w:rsid w:val="00BD704D"/>
    <w:rsid w:val="00BE2040"/>
    <w:rsid w:val="00BE2EB7"/>
    <w:rsid w:val="00BF095E"/>
    <w:rsid w:val="00BF19F3"/>
    <w:rsid w:val="00BF364A"/>
    <w:rsid w:val="00BF3924"/>
    <w:rsid w:val="00BF3BA3"/>
    <w:rsid w:val="00BF4368"/>
    <w:rsid w:val="00BF60CF"/>
    <w:rsid w:val="00BF7792"/>
    <w:rsid w:val="00C006A5"/>
    <w:rsid w:val="00C008E7"/>
    <w:rsid w:val="00C1348C"/>
    <w:rsid w:val="00C1532F"/>
    <w:rsid w:val="00C153C1"/>
    <w:rsid w:val="00C15FE2"/>
    <w:rsid w:val="00C172B4"/>
    <w:rsid w:val="00C21B7A"/>
    <w:rsid w:val="00C24236"/>
    <w:rsid w:val="00C25D65"/>
    <w:rsid w:val="00C278A9"/>
    <w:rsid w:val="00C3180D"/>
    <w:rsid w:val="00C31A3E"/>
    <w:rsid w:val="00C31E16"/>
    <w:rsid w:val="00C34EBC"/>
    <w:rsid w:val="00C357E7"/>
    <w:rsid w:val="00C35BFC"/>
    <w:rsid w:val="00C3629A"/>
    <w:rsid w:val="00C366EF"/>
    <w:rsid w:val="00C40898"/>
    <w:rsid w:val="00C41595"/>
    <w:rsid w:val="00C41659"/>
    <w:rsid w:val="00C43B2E"/>
    <w:rsid w:val="00C45051"/>
    <w:rsid w:val="00C461C4"/>
    <w:rsid w:val="00C463E9"/>
    <w:rsid w:val="00C46691"/>
    <w:rsid w:val="00C47DED"/>
    <w:rsid w:val="00C512F7"/>
    <w:rsid w:val="00C60139"/>
    <w:rsid w:val="00C6432C"/>
    <w:rsid w:val="00C660F0"/>
    <w:rsid w:val="00C66BBE"/>
    <w:rsid w:val="00C66F23"/>
    <w:rsid w:val="00C67B62"/>
    <w:rsid w:val="00C702B5"/>
    <w:rsid w:val="00C71F89"/>
    <w:rsid w:val="00C743FB"/>
    <w:rsid w:val="00C74ED4"/>
    <w:rsid w:val="00C75322"/>
    <w:rsid w:val="00C77671"/>
    <w:rsid w:val="00C7792D"/>
    <w:rsid w:val="00C77A32"/>
    <w:rsid w:val="00C8117D"/>
    <w:rsid w:val="00C8173E"/>
    <w:rsid w:val="00C827E7"/>
    <w:rsid w:val="00C838B8"/>
    <w:rsid w:val="00C85B60"/>
    <w:rsid w:val="00C87BD9"/>
    <w:rsid w:val="00C87D84"/>
    <w:rsid w:val="00C87E56"/>
    <w:rsid w:val="00C9287F"/>
    <w:rsid w:val="00C93696"/>
    <w:rsid w:val="00C95816"/>
    <w:rsid w:val="00CA0B10"/>
    <w:rsid w:val="00CA16AE"/>
    <w:rsid w:val="00CA2877"/>
    <w:rsid w:val="00CA28AF"/>
    <w:rsid w:val="00CA34DC"/>
    <w:rsid w:val="00CA3814"/>
    <w:rsid w:val="00CA45D2"/>
    <w:rsid w:val="00CA7851"/>
    <w:rsid w:val="00CB1BF9"/>
    <w:rsid w:val="00CB275D"/>
    <w:rsid w:val="00CB3DB5"/>
    <w:rsid w:val="00CB44D3"/>
    <w:rsid w:val="00CB4D45"/>
    <w:rsid w:val="00CB5D7D"/>
    <w:rsid w:val="00CB7A03"/>
    <w:rsid w:val="00CC2B71"/>
    <w:rsid w:val="00CC341D"/>
    <w:rsid w:val="00CC520D"/>
    <w:rsid w:val="00CC762E"/>
    <w:rsid w:val="00CD1E07"/>
    <w:rsid w:val="00CD6D74"/>
    <w:rsid w:val="00CE18E3"/>
    <w:rsid w:val="00CE1A3B"/>
    <w:rsid w:val="00CE3EA7"/>
    <w:rsid w:val="00CE4ACD"/>
    <w:rsid w:val="00CE71EB"/>
    <w:rsid w:val="00CF1A85"/>
    <w:rsid w:val="00CF3A4D"/>
    <w:rsid w:val="00CF4648"/>
    <w:rsid w:val="00CF52D6"/>
    <w:rsid w:val="00D006F9"/>
    <w:rsid w:val="00D02AB7"/>
    <w:rsid w:val="00D03CFF"/>
    <w:rsid w:val="00D05C87"/>
    <w:rsid w:val="00D068CA"/>
    <w:rsid w:val="00D07125"/>
    <w:rsid w:val="00D073C2"/>
    <w:rsid w:val="00D07E80"/>
    <w:rsid w:val="00D1334B"/>
    <w:rsid w:val="00D13CE3"/>
    <w:rsid w:val="00D15999"/>
    <w:rsid w:val="00D162AB"/>
    <w:rsid w:val="00D17A7C"/>
    <w:rsid w:val="00D21177"/>
    <w:rsid w:val="00D22A20"/>
    <w:rsid w:val="00D240A9"/>
    <w:rsid w:val="00D277DB"/>
    <w:rsid w:val="00D27D35"/>
    <w:rsid w:val="00D27FD3"/>
    <w:rsid w:val="00D30C78"/>
    <w:rsid w:val="00D32604"/>
    <w:rsid w:val="00D32988"/>
    <w:rsid w:val="00D347B7"/>
    <w:rsid w:val="00D370E3"/>
    <w:rsid w:val="00D3751E"/>
    <w:rsid w:val="00D378A0"/>
    <w:rsid w:val="00D40D12"/>
    <w:rsid w:val="00D4141C"/>
    <w:rsid w:val="00D45664"/>
    <w:rsid w:val="00D46885"/>
    <w:rsid w:val="00D50ACA"/>
    <w:rsid w:val="00D529E8"/>
    <w:rsid w:val="00D533C1"/>
    <w:rsid w:val="00D534F6"/>
    <w:rsid w:val="00D54307"/>
    <w:rsid w:val="00D549AB"/>
    <w:rsid w:val="00D5774E"/>
    <w:rsid w:val="00D57835"/>
    <w:rsid w:val="00D61F18"/>
    <w:rsid w:val="00D6344B"/>
    <w:rsid w:val="00D647DA"/>
    <w:rsid w:val="00D65CE6"/>
    <w:rsid w:val="00D67D75"/>
    <w:rsid w:val="00D706A5"/>
    <w:rsid w:val="00D72303"/>
    <w:rsid w:val="00D7301D"/>
    <w:rsid w:val="00D732D6"/>
    <w:rsid w:val="00D74A3D"/>
    <w:rsid w:val="00D751CE"/>
    <w:rsid w:val="00D768FB"/>
    <w:rsid w:val="00D76BD4"/>
    <w:rsid w:val="00D76FBB"/>
    <w:rsid w:val="00D80195"/>
    <w:rsid w:val="00D81B1A"/>
    <w:rsid w:val="00D81CC0"/>
    <w:rsid w:val="00D85BBC"/>
    <w:rsid w:val="00D85FE4"/>
    <w:rsid w:val="00D8648F"/>
    <w:rsid w:val="00D8749D"/>
    <w:rsid w:val="00D90A5E"/>
    <w:rsid w:val="00D91086"/>
    <w:rsid w:val="00D91FDA"/>
    <w:rsid w:val="00D92337"/>
    <w:rsid w:val="00D9344C"/>
    <w:rsid w:val="00D958D6"/>
    <w:rsid w:val="00DA22F0"/>
    <w:rsid w:val="00DA461A"/>
    <w:rsid w:val="00DA5C71"/>
    <w:rsid w:val="00DA6F3D"/>
    <w:rsid w:val="00DB2F80"/>
    <w:rsid w:val="00DB351A"/>
    <w:rsid w:val="00DB3E55"/>
    <w:rsid w:val="00DC01B2"/>
    <w:rsid w:val="00DC0611"/>
    <w:rsid w:val="00DC3D9D"/>
    <w:rsid w:val="00DC4DEC"/>
    <w:rsid w:val="00DC5BD2"/>
    <w:rsid w:val="00DD253C"/>
    <w:rsid w:val="00DD4516"/>
    <w:rsid w:val="00DD5373"/>
    <w:rsid w:val="00DE65E7"/>
    <w:rsid w:val="00DE7824"/>
    <w:rsid w:val="00DF19ED"/>
    <w:rsid w:val="00DF1BDB"/>
    <w:rsid w:val="00DF38FD"/>
    <w:rsid w:val="00E03095"/>
    <w:rsid w:val="00E03216"/>
    <w:rsid w:val="00E053EF"/>
    <w:rsid w:val="00E05FC4"/>
    <w:rsid w:val="00E071FF"/>
    <w:rsid w:val="00E07DDE"/>
    <w:rsid w:val="00E13A03"/>
    <w:rsid w:val="00E13D0D"/>
    <w:rsid w:val="00E20E04"/>
    <w:rsid w:val="00E2164E"/>
    <w:rsid w:val="00E228E2"/>
    <w:rsid w:val="00E22F94"/>
    <w:rsid w:val="00E23BEE"/>
    <w:rsid w:val="00E25958"/>
    <w:rsid w:val="00E27BB5"/>
    <w:rsid w:val="00E30395"/>
    <w:rsid w:val="00E3053C"/>
    <w:rsid w:val="00E352CC"/>
    <w:rsid w:val="00E37C3E"/>
    <w:rsid w:val="00E40534"/>
    <w:rsid w:val="00E44A6C"/>
    <w:rsid w:val="00E46176"/>
    <w:rsid w:val="00E464BA"/>
    <w:rsid w:val="00E475BC"/>
    <w:rsid w:val="00E509E1"/>
    <w:rsid w:val="00E50AF3"/>
    <w:rsid w:val="00E50B76"/>
    <w:rsid w:val="00E51503"/>
    <w:rsid w:val="00E5352E"/>
    <w:rsid w:val="00E56CAF"/>
    <w:rsid w:val="00E572E9"/>
    <w:rsid w:val="00E57C9B"/>
    <w:rsid w:val="00E6153D"/>
    <w:rsid w:val="00E63317"/>
    <w:rsid w:val="00E64FA4"/>
    <w:rsid w:val="00E65DC9"/>
    <w:rsid w:val="00E70542"/>
    <w:rsid w:val="00E70D7C"/>
    <w:rsid w:val="00E746A7"/>
    <w:rsid w:val="00E74E7F"/>
    <w:rsid w:val="00E80E8F"/>
    <w:rsid w:val="00E866EE"/>
    <w:rsid w:val="00E92D2B"/>
    <w:rsid w:val="00E956BA"/>
    <w:rsid w:val="00E960F4"/>
    <w:rsid w:val="00E965A7"/>
    <w:rsid w:val="00EA1569"/>
    <w:rsid w:val="00EA3E1B"/>
    <w:rsid w:val="00EA538C"/>
    <w:rsid w:val="00EA6B5B"/>
    <w:rsid w:val="00EB1FD3"/>
    <w:rsid w:val="00EB32D2"/>
    <w:rsid w:val="00EB3B9B"/>
    <w:rsid w:val="00EB401D"/>
    <w:rsid w:val="00EB7A4E"/>
    <w:rsid w:val="00EC2E25"/>
    <w:rsid w:val="00EC343D"/>
    <w:rsid w:val="00EC6C06"/>
    <w:rsid w:val="00EC7368"/>
    <w:rsid w:val="00EC759B"/>
    <w:rsid w:val="00ED0B27"/>
    <w:rsid w:val="00ED1B17"/>
    <w:rsid w:val="00ED36C9"/>
    <w:rsid w:val="00ED7080"/>
    <w:rsid w:val="00ED72C6"/>
    <w:rsid w:val="00ED78F5"/>
    <w:rsid w:val="00EE0E57"/>
    <w:rsid w:val="00EE0FB2"/>
    <w:rsid w:val="00EE1410"/>
    <w:rsid w:val="00EE18A5"/>
    <w:rsid w:val="00EE377D"/>
    <w:rsid w:val="00EE5827"/>
    <w:rsid w:val="00EE66F0"/>
    <w:rsid w:val="00EF1F0D"/>
    <w:rsid w:val="00EF3475"/>
    <w:rsid w:val="00EF67B7"/>
    <w:rsid w:val="00F006F0"/>
    <w:rsid w:val="00F00C07"/>
    <w:rsid w:val="00F02381"/>
    <w:rsid w:val="00F028ED"/>
    <w:rsid w:val="00F04439"/>
    <w:rsid w:val="00F0736E"/>
    <w:rsid w:val="00F078B5"/>
    <w:rsid w:val="00F108FC"/>
    <w:rsid w:val="00F11100"/>
    <w:rsid w:val="00F113BD"/>
    <w:rsid w:val="00F152C6"/>
    <w:rsid w:val="00F21C81"/>
    <w:rsid w:val="00F23A4F"/>
    <w:rsid w:val="00F252D9"/>
    <w:rsid w:val="00F32B99"/>
    <w:rsid w:val="00F34E71"/>
    <w:rsid w:val="00F350C0"/>
    <w:rsid w:val="00F37F8E"/>
    <w:rsid w:val="00F41FDC"/>
    <w:rsid w:val="00F4305F"/>
    <w:rsid w:val="00F43FCF"/>
    <w:rsid w:val="00F44BA9"/>
    <w:rsid w:val="00F47AF0"/>
    <w:rsid w:val="00F47BB0"/>
    <w:rsid w:val="00F51095"/>
    <w:rsid w:val="00F5113D"/>
    <w:rsid w:val="00F52EA1"/>
    <w:rsid w:val="00F554CA"/>
    <w:rsid w:val="00F559C2"/>
    <w:rsid w:val="00F62E37"/>
    <w:rsid w:val="00F64706"/>
    <w:rsid w:val="00F715BA"/>
    <w:rsid w:val="00F74813"/>
    <w:rsid w:val="00F75314"/>
    <w:rsid w:val="00F767E6"/>
    <w:rsid w:val="00F77DF6"/>
    <w:rsid w:val="00F8481C"/>
    <w:rsid w:val="00F84ADD"/>
    <w:rsid w:val="00F857F0"/>
    <w:rsid w:val="00F86ED3"/>
    <w:rsid w:val="00F94C8C"/>
    <w:rsid w:val="00F94E72"/>
    <w:rsid w:val="00FA0454"/>
    <w:rsid w:val="00FA2677"/>
    <w:rsid w:val="00FB045F"/>
    <w:rsid w:val="00FB59C9"/>
    <w:rsid w:val="00FC27BF"/>
    <w:rsid w:val="00FC3C0D"/>
    <w:rsid w:val="00FC51F1"/>
    <w:rsid w:val="00FC7E51"/>
    <w:rsid w:val="00FD04BB"/>
    <w:rsid w:val="00FD1286"/>
    <w:rsid w:val="00FD656A"/>
    <w:rsid w:val="00FD7B1F"/>
    <w:rsid w:val="00FE21D9"/>
    <w:rsid w:val="00FE2641"/>
    <w:rsid w:val="00FE2BEC"/>
    <w:rsid w:val="00FF06E7"/>
    <w:rsid w:val="00FF0E51"/>
    <w:rsid w:val="00FF1284"/>
    <w:rsid w:val="00FF2AFA"/>
    <w:rsid w:val="00FF33F3"/>
    <w:rsid w:val="00FF5F1C"/>
    <w:rsid w:val="00FF763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8755CC"/>
  <w15:docId w15:val="{196CECF8-DD26-41E0-A19D-6C7AD60FE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99" w:qFormat="1"/>
    <w:lsdException w:name="heading 3" w:uiPriority="99" w:qFormat="1"/>
    <w:lsdException w:name="heading 4" w:uiPriority="99" w:qFormat="1"/>
    <w:lsdException w:name="heading 5" w:uiPriority="99" w:qFormat="1"/>
    <w:lsdException w:name="heading 6"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99" w:unhideWhenUsed="1" w:qFormat="1"/>
    <w:lsdException w:name="toc 2" w:semiHidden="1" w:uiPriority="99" w:unhideWhenUsed="1" w:qFormat="1"/>
    <w:lsdException w:name="toc 3" w:semiHidden="1" w:uiPriority="9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99"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61C4"/>
    <w:rPr>
      <w:sz w:val="24"/>
      <w:szCs w:val="24"/>
    </w:rPr>
  </w:style>
  <w:style w:type="paragraph" w:styleId="Heading1">
    <w:name w:val="heading 1"/>
    <w:basedOn w:val="Normal"/>
    <w:next w:val="Normal"/>
    <w:link w:val="Heading1Char"/>
    <w:uiPriority w:val="1"/>
    <w:qFormat/>
    <w:rsid w:val="008575B8"/>
    <w:pPr>
      <w:keepNext/>
      <w:outlineLvl w:val="0"/>
    </w:pPr>
    <w:rPr>
      <w:rFonts w:ascii="Bookman Old Style" w:hAnsi="Bookman Old Style" w:cs="Bookman Old Style"/>
      <w:sz w:val="28"/>
      <w:szCs w:val="28"/>
    </w:rPr>
  </w:style>
  <w:style w:type="paragraph" w:styleId="Heading2">
    <w:name w:val="heading 2"/>
    <w:basedOn w:val="Normal"/>
    <w:next w:val="Normal"/>
    <w:link w:val="Heading2Char"/>
    <w:uiPriority w:val="99"/>
    <w:qFormat/>
    <w:rsid w:val="008575B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981722"/>
    <w:pPr>
      <w:keepNext/>
      <w:keepLines/>
      <w:spacing w:before="200"/>
      <w:outlineLvl w:val="2"/>
    </w:pPr>
    <w:rPr>
      <w:rFonts w:ascii="Cambria" w:hAnsi="Cambria"/>
      <w:b/>
      <w:bCs/>
      <w:color w:val="4F81BD"/>
      <w:sz w:val="22"/>
      <w:szCs w:val="22"/>
    </w:rPr>
  </w:style>
  <w:style w:type="paragraph" w:styleId="Heading4">
    <w:name w:val="heading 4"/>
    <w:basedOn w:val="Normal"/>
    <w:next w:val="Normal"/>
    <w:link w:val="Heading4Char"/>
    <w:uiPriority w:val="99"/>
    <w:qFormat/>
    <w:rsid w:val="008575B8"/>
    <w:pPr>
      <w:keepNext/>
      <w:jc w:val="center"/>
      <w:outlineLvl w:val="3"/>
    </w:pPr>
    <w:rPr>
      <w:rFonts w:ascii="Bookman Old Style" w:hAnsi="Bookman Old Style" w:cs="Bookman Old Style"/>
      <w:b/>
      <w:bCs/>
    </w:rPr>
  </w:style>
  <w:style w:type="paragraph" w:styleId="Heading5">
    <w:name w:val="heading 5"/>
    <w:basedOn w:val="Normal"/>
    <w:next w:val="Normal"/>
    <w:link w:val="Heading5Char"/>
    <w:uiPriority w:val="99"/>
    <w:qFormat/>
    <w:rsid w:val="008575B8"/>
    <w:pPr>
      <w:keepNext/>
      <w:outlineLvl w:val="4"/>
    </w:pPr>
    <w:rPr>
      <w:rFonts w:ascii="Bookman Old Style" w:hAnsi="Bookman Old Style" w:cs="Bookman Old Style"/>
      <w:b/>
      <w:bCs/>
      <w:sz w:val="28"/>
      <w:szCs w:val="28"/>
    </w:rPr>
  </w:style>
  <w:style w:type="paragraph" w:styleId="Heading6">
    <w:name w:val="heading 6"/>
    <w:basedOn w:val="Normal"/>
    <w:next w:val="Normal"/>
    <w:link w:val="Heading6Char"/>
    <w:uiPriority w:val="9"/>
    <w:qFormat/>
    <w:rsid w:val="008575B8"/>
    <w:pPr>
      <w:keepNext/>
      <w:outlineLvl w:val="5"/>
    </w:pPr>
    <w:rPr>
      <w:rFonts w:ascii="Bookman Old Style" w:hAnsi="Bookman Old Style" w:cs="Bookman Old Style"/>
      <w:b/>
      <w:bCs/>
    </w:rPr>
  </w:style>
  <w:style w:type="paragraph" w:styleId="Heading7">
    <w:name w:val="heading 7"/>
    <w:basedOn w:val="Normal"/>
    <w:next w:val="Normal"/>
    <w:link w:val="Heading7Char"/>
    <w:uiPriority w:val="9"/>
    <w:qFormat/>
    <w:rsid w:val="000B175F"/>
    <w:pPr>
      <w:keepNext/>
      <w:outlineLvl w:val="6"/>
    </w:pPr>
    <w:rPr>
      <w:rFonts w:eastAsia="MS Mincho"/>
      <w:b/>
      <w:bCs/>
    </w:rPr>
  </w:style>
  <w:style w:type="paragraph" w:styleId="Heading8">
    <w:name w:val="heading 8"/>
    <w:basedOn w:val="Normal"/>
    <w:next w:val="Normal"/>
    <w:link w:val="Heading8Char"/>
    <w:uiPriority w:val="9"/>
    <w:qFormat/>
    <w:rsid w:val="00981722"/>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uiPriority w:val="9"/>
    <w:qFormat/>
    <w:rsid w:val="000B175F"/>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0B175F"/>
    <w:rPr>
      <w:rFonts w:ascii="Bookman Old Style" w:hAnsi="Bookman Old Style" w:cs="Bookman Old Style"/>
      <w:sz w:val="28"/>
      <w:szCs w:val="28"/>
      <w:lang w:val="en-US" w:eastAsia="en-US" w:bidi="ar-SA"/>
    </w:rPr>
  </w:style>
  <w:style w:type="character" w:customStyle="1" w:styleId="Heading2Char">
    <w:name w:val="Heading 2 Char"/>
    <w:link w:val="Heading2"/>
    <w:uiPriority w:val="99"/>
    <w:locked/>
    <w:rsid w:val="000B175F"/>
    <w:rPr>
      <w:rFonts w:ascii="Arial" w:hAnsi="Arial" w:cs="Arial"/>
      <w:b/>
      <w:bCs/>
      <w:i/>
      <w:iCs/>
      <w:sz w:val="28"/>
      <w:szCs w:val="28"/>
      <w:lang w:val="en-US" w:eastAsia="en-US" w:bidi="ar-SA"/>
    </w:rPr>
  </w:style>
  <w:style w:type="character" w:customStyle="1" w:styleId="Heading3Char">
    <w:name w:val="Heading 3 Char"/>
    <w:link w:val="Heading3"/>
    <w:uiPriority w:val="99"/>
    <w:locked/>
    <w:rsid w:val="00981722"/>
    <w:rPr>
      <w:rFonts w:ascii="Cambria" w:hAnsi="Cambria" w:cs="Times New Roman"/>
      <w:b/>
      <w:bCs/>
      <w:color w:val="4F81BD"/>
      <w:sz w:val="22"/>
      <w:szCs w:val="22"/>
      <w:lang w:val="en-US" w:eastAsia="en-US"/>
    </w:rPr>
  </w:style>
  <w:style w:type="character" w:customStyle="1" w:styleId="Heading4Char">
    <w:name w:val="Heading 4 Char"/>
    <w:link w:val="Heading4"/>
    <w:uiPriority w:val="99"/>
    <w:locked/>
    <w:rsid w:val="000B175F"/>
    <w:rPr>
      <w:rFonts w:ascii="Bookman Old Style" w:hAnsi="Bookman Old Style" w:cs="Bookman Old Style"/>
      <w:b/>
      <w:bCs/>
      <w:sz w:val="24"/>
      <w:szCs w:val="24"/>
      <w:lang w:val="en-US" w:eastAsia="en-US" w:bidi="ar-SA"/>
    </w:rPr>
  </w:style>
  <w:style w:type="character" w:customStyle="1" w:styleId="Heading5Char">
    <w:name w:val="Heading 5 Char"/>
    <w:link w:val="Heading5"/>
    <w:uiPriority w:val="99"/>
    <w:locked/>
    <w:rsid w:val="000B175F"/>
    <w:rPr>
      <w:rFonts w:ascii="Bookman Old Style" w:hAnsi="Bookman Old Style" w:cs="Bookman Old Style"/>
      <w:b/>
      <w:bCs/>
      <w:sz w:val="28"/>
      <w:szCs w:val="28"/>
      <w:lang w:val="en-US" w:eastAsia="en-US" w:bidi="ar-SA"/>
    </w:rPr>
  </w:style>
  <w:style w:type="character" w:customStyle="1" w:styleId="Heading6Char">
    <w:name w:val="Heading 6 Char"/>
    <w:link w:val="Heading6"/>
    <w:uiPriority w:val="9"/>
    <w:locked/>
    <w:rsid w:val="000B175F"/>
    <w:rPr>
      <w:rFonts w:ascii="Bookman Old Style" w:hAnsi="Bookman Old Style" w:cs="Bookman Old Style"/>
      <w:b/>
      <w:bCs/>
      <w:sz w:val="24"/>
      <w:szCs w:val="24"/>
      <w:lang w:val="en-US" w:eastAsia="en-US" w:bidi="ar-SA"/>
    </w:rPr>
  </w:style>
  <w:style w:type="character" w:customStyle="1" w:styleId="Heading7Char">
    <w:name w:val="Heading 7 Char"/>
    <w:link w:val="Heading7"/>
    <w:uiPriority w:val="9"/>
    <w:locked/>
    <w:rsid w:val="000B175F"/>
    <w:rPr>
      <w:rFonts w:eastAsia="MS Mincho" w:cs="Times New Roman"/>
      <w:b/>
      <w:bCs/>
      <w:sz w:val="24"/>
      <w:szCs w:val="24"/>
      <w:lang w:val="en-US" w:eastAsia="en-US" w:bidi="ar-SA"/>
    </w:rPr>
  </w:style>
  <w:style w:type="character" w:customStyle="1" w:styleId="Heading8Char">
    <w:name w:val="Heading 8 Char"/>
    <w:link w:val="Heading8"/>
    <w:uiPriority w:val="9"/>
    <w:locked/>
    <w:rsid w:val="00981722"/>
    <w:rPr>
      <w:rFonts w:ascii="Cambria" w:hAnsi="Cambria" w:cs="Times New Roman"/>
      <w:color w:val="404040"/>
      <w:lang w:val="en-US" w:eastAsia="en-US"/>
    </w:rPr>
  </w:style>
  <w:style w:type="character" w:customStyle="1" w:styleId="Heading9Char">
    <w:name w:val="Heading 9 Char"/>
    <w:link w:val="Heading9"/>
    <w:uiPriority w:val="9"/>
    <w:semiHidden/>
    <w:locked/>
    <w:rsid w:val="000B175F"/>
    <w:rPr>
      <w:rFonts w:ascii="Cambria" w:hAnsi="Cambria" w:cs="Times New Roman"/>
      <w:i/>
      <w:iCs/>
      <w:color w:val="404040"/>
      <w:lang w:val="en-US" w:eastAsia="en-US" w:bidi="ar-SA"/>
    </w:rPr>
  </w:style>
  <w:style w:type="paragraph" w:styleId="BodyText">
    <w:name w:val="Body Text"/>
    <w:basedOn w:val="Normal"/>
    <w:link w:val="BodyTextChar"/>
    <w:uiPriority w:val="1"/>
    <w:qFormat/>
    <w:rsid w:val="008575B8"/>
    <w:rPr>
      <w:rFonts w:ascii="Bookman Old Style" w:hAnsi="Bookman Old Style"/>
      <w:sz w:val="32"/>
      <w:szCs w:val="32"/>
    </w:rPr>
  </w:style>
  <w:style w:type="character" w:customStyle="1" w:styleId="BodyTextChar">
    <w:name w:val="Body Text Char"/>
    <w:link w:val="BodyText"/>
    <w:uiPriority w:val="1"/>
    <w:locked/>
    <w:rsid w:val="00CB5D7D"/>
    <w:rPr>
      <w:rFonts w:ascii="Bookman Old Style" w:hAnsi="Bookman Old Style" w:cs="Bookman Old Style"/>
      <w:sz w:val="32"/>
      <w:szCs w:val="32"/>
    </w:rPr>
  </w:style>
  <w:style w:type="paragraph" w:styleId="BodyTextIndent">
    <w:name w:val="Body Text Indent"/>
    <w:basedOn w:val="Normal"/>
    <w:link w:val="BodyTextIndentChar"/>
    <w:uiPriority w:val="99"/>
    <w:rsid w:val="008575B8"/>
    <w:pPr>
      <w:spacing w:line="360" w:lineRule="auto"/>
      <w:jc w:val="both"/>
    </w:pPr>
    <w:rPr>
      <w:rFonts w:ascii="Bookman Old Style" w:hAnsi="Bookman Old Style"/>
      <w:sz w:val="22"/>
      <w:szCs w:val="22"/>
    </w:rPr>
  </w:style>
  <w:style w:type="character" w:customStyle="1" w:styleId="BodyTextIndentChar">
    <w:name w:val="Body Text Indent Char"/>
    <w:link w:val="BodyTextIndent"/>
    <w:uiPriority w:val="99"/>
    <w:locked/>
    <w:rsid w:val="00981722"/>
    <w:rPr>
      <w:rFonts w:ascii="Bookman Old Style" w:hAnsi="Bookman Old Style" w:cs="Bookman Old Style"/>
      <w:sz w:val="22"/>
      <w:szCs w:val="22"/>
      <w:lang w:val="en-US" w:eastAsia="en-US"/>
    </w:rPr>
  </w:style>
  <w:style w:type="paragraph" w:styleId="BodyText3">
    <w:name w:val="Body Text 3"/>
    <w:basedOn w:val="Normal"/>
    <w:link w:val="BodyText3Char"/>
    <w:uiPriority w:val="99"/>
    <w:rsid w:val="008575B8"/>
    <w:pPr>
      <w:jc w:val="both"/>
    </w:pPr>
    <w:rPr>
      <w:rFonts w:ascii="Bookman Old Style" w:hAnsi="Bookman Old Style"/>
      <w:b/>
      <w:bCs/>
    </w:rPr>
  </w:style>
  <w:style w:type="character" w:customStyle="1" w:styleId="BodyText3Char">
    <w:name w:val="Body Text 3 Char"/>
    <w:link w:val="BodyText3"/>
    <w:uiPriority w:val="99"/>
    <w:locked/>
    <w:rsid w:val="00981722"/>
    <w:rPr>
      <w:rFonts w:ascii="Bookman Old Style" w:hAnsi="Bookman Old Style" w:cs="Bookman Old Style"/>
      <w:b/>
      <w:bCs/>
      <w:sz w:val="24"/>
      <w:szCs w:val="24"/>
      <w:lang w:val="en-US" w:eastAsia="en-US"/>
    </w:rPr>
  </w:style>
  <w:style w:type="character" w:styleId="FootnoteReference">
    <w:name w:val="footnote reference"/>
    <w:uiPriority w:val="99"/>
    <w:rsid w:val="008575B8"/>
    <w:rPr>
      <w:rFonts w:cs="Times New Roman"/>
      <w:vertAlign w:val="superscript"/>
    </w:rPr>
  </w:style>
  <w:style w:type="paragraph" w:styleId="BodyTextIndent3">
    <w:name w:val="Body Text Indent 3"/>
    <w:basedOn w:val="Normal"/>
    <w:link w:val="BodyTextIndent3Char"/>
    <w:uiPriority w:val="99"/>
    <w:rsid w:val="008575B8"/>
    <w:pPr>
      <w:spacing w:after="120"/>
      <w:ind w:left="360"/>
    </w:pPr>
    <w:rPr>
      <w:sz w:val="16"/>
      <w:szCs w:val="16"/>
    </w:rPr>
  </w:style>
  <w:style w:type="character" w:customStyle="1" w:styleId="BodyTextIndent3Char">
    <w:name w:val="Body Text Indent 3 Char"/>
    <w:link w:val="BodyTextIndent3"/>
    <w:uiPriority w:val="99"/>
    <w:locked/>
    <w:rsid w:val="00981722"/>
    <w:rPr>
      <w:rFonts w:cs="Times New Roman"/>
      <w:sz w:val="16"/>
      <w:szCs w:val="16"/>
      <w:lang w:val="en-US" w:eastAsia="en-US"/>
    </w:rPr>
  </w:style>
  <w:style w:type="paragraph" w:styleId="BodyTextIndent2">
    <w:name w:val="Body Text Indent 2"/>
    <w:basedOn w:val="Normal"/>
    <w:link w:val="BodyTextIndent2Char"/>
    <w:uiPriority w:val="99"/>
    <w:rsid w:val="008575B8"/>
    <w:pPr>
      <w:spacing w:after="120" w:line="480" w:lineRule="auto"/>
      <w:ind w:left="360"/>
    </w:pPr>
  </w:style>
  <w:style w:type="character" w:customStyle="1" w:styleId="BodyTextIndent2Char">
    <w:name w:val="Body Text Indent 2 Char"/>
    <w:link w:val="BodyTextIndent2"/>
    <w:uiPriority w:val="99"/>
    <w:locked/>
    <w:rsid w:val="00981722"/>
    <w:rPr>
      <w:rFonts w:cs="Times New Roman"/>
      <w:sz w:val="24"/>
      <w:szCs w:val="24"/>
      <w:lang w:val="en-US" w:eastAsia="en-US"/>
    </w:rPr>
  </w:style>
  <w:style w:type="paragraph" w:styleId="Footer">
    <w:name w:val="footer"/>
    <w:basedOn w:val="Normal"/>
    <w:link w:val="FooterChar"/>
    <w:uiPriority w:val="99"/>
    <w:rsid w:val="008575B8"/>
    <w:pPr>
      <w:tabs>
        <w:tab w:val="center" w:pos="4320"/>
        <w:tab w:val="right" w:pos="8640"/>
      </w:tabs>
    </w:pPr>
    <w:rPr>
      <w:rFonts w:ascii="Arial" w:hAnsi="Arial"/>
    </w:rPr>
  </w:style>
  <w:style w:type="character" w:customStyle="1" w:styleId="FooterChar">
    <w:name w:val="Footer Char"/>
    <w:link w:val="Footer"/>
    <w:uiPriority w:val="99"/>
    <w:locked/>
    <w:rsid w:val="00F0736E"/>
    <w:rPr>
      <w:rFonts w:ascii="Arial" w:hAnsi="Arial" w:cs="Arial"/>
      <w:sz w:val="24"/>
      <w:szCs w:val="24"/>
    </w:rPr>
  </w:style>
  <w:style w:type="paragraph" w:styleId="FootnoteText">
    <w:name w:val="footnote text"/>
    <w:basedOn w:val="Normal"/>
    <w:link w:val="FootnoteTextChar"/>
    <w:uiPriority w:val="99"/>
    <w:rsid w:val="008575B8"/>
    <w:rPr>
      <w:rFonts w:ascii="Arial" w:hAnsi="Arial" w:cs="Arial"/>
      <w:sz w:val="20"/>
      <w:szCs w:val="20"/>
    </w:rPr>
  </w:style>
  <w:style w:type="character" w:customStyle="1" w:styleId="FootnoteTextChar">
    <w:name w:val="Footnote Text Char"/>
    <w:link w:val="FootnoteText"/>
    <w:uiPriority w:val="99"/>
    <w:locked/>
    <w:rsid w:val="000B175F"/>
    <w:rPr>
      <w:rFonts w:ascii="Arial" w:hAnsi="Arial" w:cs="Arial"/>
      <w:lang w:val="en-US" w:eastAsia="en-US" w:bidi="ar-SA"/>
    </w:rPr>
  </w:style>
  <w:style w:type="paragraph" w:styleId="BodyText2">
    <w:name w:val="Body Text 2"/>
    <w:basedOn w:val="Normal"/>
    <w:link w:val="BodyText2Char"/>
    <w:uiPriority w:val="99"/>
    <w:rsid w:val="008575B8"/>
    <w:pPr>
      <w:spacing w:after="120" w:line="480" w:lineRule="auto"/>
    </w:pPr>
  </w:style>
  <w:style w:type="character" w:customStyle="1" w:styleId="BodyText2Char">
    <w:name w:val="Body Text 2 Char"/>
    <w:link w:val="BodyText2"/>
    <w:uiPriority w:val="99"/>
    <w:locked/>
    <w:rsid w:val="000B175F"/>
    <w:rPr>
      <w:rFonts w:cs="Times New Roman"/>
      <w:sz w:val="24"/>
      <w:szCs w:val="24"/>
      <w:lang w:val="en-US" w:eastAsia="en-US" w:bidi="ar-SA"/>
    </w:rPr>
  </w:style>
  <w:style w:type="character" w:styleId="Hyperlink">
    <w:name w:val="Hyperlink"/>
    <w:uiPriority w:val="99"/>
    <w:rsid w:val="00640E3C"/>
    <w:rPr>
      <w:rFonts w:cs="Times New Roman"/>
      <w:color w:val="0000FF"/>
      <w:u w:val="single"/>
    </w:rPr>
  </w:style>
  <w:style w:type="paragraph" w:styleId="Header">
    <w:name w:val="header"/>
    <w:basedOn w:val="Normal"/>
    <w:link w:val="HeaderChar"/>
    <w:uiPriority w:val="99"/>
    <w:rsid w:val="00660269"/>
    <w:pPr>
      <w:tabs>
        <w:tab w:val="center" w:pos="4320"/>
        <w:tab w:val="right" w:pos="8640"/>
      </w:tabs>
    </w:pPr>
    <w:rPr>
      <w:rFonts w:ascii="Arial" w:hAnsi="Arial"/>
      <w:szCs w:val="20"/>
    </w:rPr>
  </w:style>
  <w:style w:type="character" w:customStyle="1" w:styleId="HeaderChar">
    <w:name w:val="Header Char"/>
    <w:link w:val="Header"/>
    <w:uiPriority w:val="99"/>
    <w:locked/>
    <w:rsid w:val="00CB5D7D"/>
    <w:rPr>
      <w:rFonts w:ascii="Arial" w:hAnsi="Arial" w:cs="Times New Roman"/>
      <w:sz w:val="24"/>
    </w:rPr>
  </w:style>
  <w:style w:type="character" w:styleId="PageNumber">
    <w:name w:val="page number"/>
    <w:uiPriority w:val="99"/>
    <w:rsid w:val="009F3A9E"/>
    <w:rPr>
      <w:rFonts w:cs="Times New Roman"/>
    </w:rPr>
  </w:style>
  <w:style w:type="paragraph" w:styleId="Title">
    <w:name w:val="Title"/>
    <w:basedOn w:val="Normal"/>
    <w:link w:val="TitleChar"/>
    <w:uiPriority w:val="99"/>
    <w:qFormat/>
    <w:rsid w:val="009E0CDE"/>
    <w:pPr>
      <w:jc w:val="center"/>
    </w:pPr>
    <w:rPr>
      <w:rFonts w:ascii="Bookman Old Style" w:hAnsi="Bookman Old Style"/>
      <w:b/>
      <w:bCs/>
    </w:rPr>
  </w:style>
  <w:style w:type="character" w:customStyle="1" w:styleId="TitleChar">
    <w:name w:val="Title Char"/>
    <w:link w:val="Title"/>
    <w:uiPriority w:val="99"/>
    <w:locked/>
    <w:rsid w:val="000B175F"/>
    <w:rPr>
      <w:rFonts w:ascii="Bookman Old Style" w:hAnsi="Bookman Old Style" w:cs="Times New Roman"/>
      <w:b/>
      <w:bCs/>
      <w:sz w:val="24"/>
      <w:szCs w:val="24"/>
      <w:lang w:val="en-US" w:eastAsia="en-US" w:bidi="ar-SA"/>
    </w:rPr>
  </w:style>
  <w:style w:type="character" w:customStyle="1" w:styleId="CharChar8">
    <w:name w:val="Char Char8"/>
    <w:rsid w:val="000B175F"/>
    <w:rPr>
      <w:rFonts w:ascii="Times New Roman" w:eastAsia="MS Mincho" w:hAnsi="Times New Roman" w:cs="Times New Roman"/>
      <w:sz w:val="24"/>
      <w:szCs w:val="24"/>
      <w:lang w:val="en-US"/>
    </w:rPr>
  </w:style>
  <w:style w:type="paragraph" w:styleId="Subtitle">
    <w:name w:val="Subtitle"/>
    <w:basedOn w:val="Normal"/>
    <w:link w:val="SubtitleChar"/>
    <w:uiPriority w:val="99"/>
    <w:qFormat/>
    <w:rsid w:val="000B175F"/>
    <w:pPr>
      <w:spacing w:line="360" w:lineRule="auto"/>
      <w:jc w:val="center"/>
    </w:pPr>
    <w:rPr>
      <w:rFonts w:ascii="Times kkk Roman" w:eastAsia="MS Mincho" w:hAnsi="Times kkk Roman" w:cs="Times kkk Roman"/>
      <w:b/>
      <w:bCs/>
    </w:rPr>
  </w:style>
  <w:style w:type="character" w:customStyle="1" w:styleId="SubtitleChar">
    <w:name w:val="Subtitle Char"/>
    <w:link w:val="Subtitle"/>
    <w:uiPriority w:val="99"/>
    <w:locked/>
    <w:rsid w:val="000B175F"/>
    <w:rPr>
      <w:rFonts w:ascii="Times kkk Roman" w:eastAsia="MS Mincho" w:hAnsi="Times kkk Roman" w:cs="Times kkk Roman"/>
      <w:b/>
      <w:bCs/>
      <w:sz w:val="24"/>
      <w:szCs w:val="24"/>
      <w:lang w:val="en-US" w:eastAsia="en-US" w:bidi="ar-SA"/>
    </w:rPr>
  </w:style>
  <w:style w:type="character" w:customStyle="1" w:styleId="CharChar4">
    <w:name w:val="Char Char4"/>
    <w:rsid w:val="000B175F"/>
    <w:rPr>
      <w:rFonts w:ascii="Times New Roman" w:eastAsia="MS Mincho" w:hAnsi="Times New Roman" w:cs="Times New Roman"/>
      <w:sz w:val="24"/>
      <w:szCs w:val="24"/>
      <w:lang w:val="en-US"/>
    </w:rPr>
  </w:style>
  <w:style w:type="paragraph" w:styleId="ListParagraph">
    <w:name w:val="List Paragraph"/>
    <w:basedOn w:val="Normal"/>
    <w:link w:val="ListParagraphChar"/>
    <w:uiPriority w:val="34"/>
    <w:qFormat/>
    <w:rsid w:val="000B175F"/>
    <w:pPr>
      <w:spacing w:after="200" w:line="276" w:lineRule="auto"/>
      <w:ind w:left="720"/>
      <w:contextualSpacing/>
    </w:pPr>
    <w:rPr>
      <w:rFonts w:ascii="Calibri" w:hAnsi="Calibri"/>
      <w:sz w:val="22"/>
      <w:szCs w:val="22"/>
    </w:rPr>
  </w:style>
  <w:style w:type="paragraph" w:styleId="NoSpacing">
    <w:name w:val="No Spacing"/>
    <w:link w:val="NoSpacingChar"/>
    <w:uiPriority w:val="99"/>
    <w:qFormat/>
    <w:rsid w:val="000B175F"/>
    <w:rPr>
      <w:rFonts w:eastAsia="MS Mincho"/>
      <w:sz w:val="24"/>
      <w:szCs w:val="24"/>
    </w:rPr>
  </w:style>
  <w:style w:type="character" w:customStyle="1" w:styleId="NoSpacingChar">
    <w:name w:val="No Spacing Char"/>
    <w:link w:val="NoSpacing"/>
    <w:uiPriority w:val="99"/>
    <w:locked/>
    <w:rsid w:val="00FF763D"/>
    <w:rPr>
      <w:rFonts w:eastAsia="MS Mincho"/>
      <w:sz w:val="24"/>
      <w:szCs w:val="24"/>
      <w:lang w:val="en-US" w:eastAsia="en-US" w:bidi="ar-SA"/>
    </w:rPr>
  </w:style>
  <w:style w:type="paragraph" w:styleId="NormalWeb">
    <w:name w:val="Normal (Web)"/>
    <w:basedOn w:val="Normal"/>
    <w:uiPriority w:val="99"/>
    <w:unhideWhenUsed/>
    <w:rsid w:val="00712015"/>
    <w:pPr>
      <w:spacing w:before="100" w:beforeAutospacing="1" w:after="100" w:afterAutospacing="1"/>
    </w:pPr>
  </w:style>
  <w:style w:type="character" w:customStyle="1" w:styleId="fullpost">
    <w:name w:val="”fullpost”"/>
    <w:rsid w:val="00712015"/>
    <w:rPr>
      <w:rFonts w:cs="Times New Roman"/>
    </w:rPr>
  </w:style>
  <w:style w:type="paragraph" w:styleId="PlainText">
    <w:name w:val="Plain Text"/>
    <w:basedOn w:val="Normal"/>
    <w:link w:val="PlainTextChar"/>
    <w:uiPriority w:val="99"/>
    <w:rsid w:val="00981722"/>
    <w:rPr>
      <w:rFonts w:ascii="Courier New" w:hAnsi="Courier New"/>
      <w:sz w:val="20"/>
      <w:szCs w:val="20"/>
    </w:rPr>
  </w:style>
  <w:style w:type="character" w:customStyle="1" w:styleId="PlainTextChar">
    <w:name w:val="Plain Text Char"/>
    <w:link w:val="PlainText"/>
    <w:uiPriority w:val="99"/>
    <w:locked/>
    <w:rsid w:val="00981722"/>
    <w:rPr>
      <w:rFonts w:ascii="Courier New" w:hAnsi="Courier New" w:cs="Courier New"/>
      <w:lang w:val="en-US" w:eastAsia="en-US"/>
    </w:rPr>
  </w:style>
  <w:style w:type="paragraph" w:styleId="BalloonText">
    <w:name w:val="Balloon Text"/>
    <w:basedOn w:val="Normal"/>
    <w:link w:val="BalloonTextChar"/>
    <w:uiPriority w:val="99"/>
    <w:unhideWhenUsed/>
    <w:rsid w:val="00981722"/>
    <w:rPr>
      <w:rFonts w:ascii="Tahoma" w:hAnsi="Tahoma"/>
      <w:sz w:val="16"/>
      <w:szCs w:val="16"/>
    </w:rPr>
  </w:style>
  <w:style w:type="character" w:customStyle="1" w:styleId="BalloonTextChar">
    <w:name w:val="Balloon Text Char"/>
    <w:link w:val="BalloonText"/>
    <w:uiPriority w:val="99"/>
    <w:locked/>
    <w:rsid w:val="00981722"/>
    <w:rPr>
      <w:rFonts w:ascii="Tahoma" w:hAnsi="Tahoma" w:cs="Tahoma"/>
      <w:sz w:val="16"/>
      <w:szCs w:val="16"/>
      <w:lang w:val="en-US" w:eastAsia="en-US"/>
    </w:rPr>
  </w:style>
  <w:style w:type="paragraph" w:styleId="TOCHeading">
    <w:name w:val="TOC Heading"/>
    <w:basedOn w:val="Heading1"/>
    <w:next w:val="Normal"/>
    <w:uiPriority w:val="99"/>
    <w:qFormat/>
    <w:rsid w:val="00981722"/>
    <w:pPr>
      <w:keepLines/>
      <w:spacing w:before="480" w:line="276" w:lineRule="auto"/>
      <w:outlineLvl w:val="9"/>
    </w:pPr>
    <w:rPr>
      <w:rFonts w:ascii="Cambria" w:hAnsi="Cambria" w:cs="Times New Roman"/>
      <w:b/>
      <w:bCs/>
      <w:color w:val="365F91"/>
    </w:rPr>
  </w:style>
  <w:style w:type="paragraph" w:styleId="TOC1">
    <w:name w:val="toc 1"/>
    <w:basedOn w:val="Normal"/>
    <w:next w:val="Normal"/>
    <w:autoRedefine/>
    <w:uiPriority w:val="99"/>
    <w:unhideWhenUsed/>
    <w:qFormat/>
    <w:rsid w:val="00981722"/>
    <w:pPr>
      <w:tabs>
        <w:tab w:val="left" w:pos="660"/>
        <w:tab w:val="left" w:pos="851"/>
        <w:tab w:val="left" w:pos="993"/>
        <w:tab w:val="left" w:pos="1276"/>
        <w:tab w:val="right" w:leader="dot" w:pos="8261"/>
      </w:tabs>
      <w:spacing w:after="100"/>
      <w:ind w:left="1418" w:hanging="1418"/>
    </w:pPr>
    <w:rPr>
      <w:rFonts w:ascii="Calibri" w:hAnsi="Calibri"/>
      <w:szCs w:val="22"/>
    </w:rPr>
  </w:style>
  <w:style w:type="character" w:styleId="Strong">
    <w:name w:val="Strong"/>
    <w:uiPriority w:val="22"/>
    <w:qFormat/>
    <w:rsid w:val="00981722"/>
    <w:rPr>
      <w:rFonts w:cs="Times New Roman"/>
      <w:b/>
      <w:bCs/>
    </w:rPr>
  </w:style>
  <w:style w:type="table" w:styleId="TableGrid">
    <w:name w:val="Table Grid"/>
    <w:basedOn w:val="TableNormal"/>
    <w:uiPriority w:val="59"/>
    <w:rsid w:val="00981722"/>
    <w:pPr>
      <w:jc w:val="center"/>
    </w:pPr>
    <w:rPr>
      <w:rFonts w:ascii="Calibri" w:hAnsi="Calibri"/>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List1-Accent5">
    <w:name w:val="Medium List 1 Accent 5"/>
    <w:basedOn w:val="TableNormal"/>
    <w:uiPriority w:val="65"/>
    <w:rsid w:val="00981722"/>
    <w:pPr>
      <w:jc w:val="center"/>
    </w:pPr>
    <w:rPr>
      <w:rFonts w:ascii="Calibri" w:hAnsi="Calibri"/>
      <w:color w:val="000000"/>
      <w:lang w:val="id-ID" w:eastAsia="id-ID"/>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paragraph" w:styleId="TOC2">
    <w:name w:val="toc 2"/>
    <w:basedOn w:val="Normal"/>
    <w:next w:val="Normal"/>
    <w:autoRedefine/>
    <w:uiPriority w:val="99"/>
    <w:unhideWhenUsed/>
    <w:qFormat/>
    <w:rsid w:val="00981722"/>
    <w:pPr>
      <w:spacing w:after="100" w:line="276" w:lineRule="auto"/>
      <w:ind w:left="220"/>
    </w:pPr>
    <w:rPr>
      <w:rFonts w:ascii="Calibri" w:hAnsi="Calibri"/>
      <w:sz w:val="22"/>
      <w:szCs w:val="22"/>
    </w:rPr>
  </w:style>
  <w:style w:type="paragraph" w:styleId="BlockText">
    <w:name w:val="Block Text"/>
    <w:basedOn w:val="Normal"/>
    <w:uiPriority w:val="99"/>
    <w:rsid w:val="00981722"/>
    <w:pPr>
      <w:spacing w:line="360" w:lineRule="auto"/>
      <w:ind w:left="113" w:right="113"/>
      <w:jc w:val="center"/>
    </w:pPr>
    <w:rPr>
      <w:rFonts w:ascii="Arial" w:eastAsia="MS Mincho" w:hAnsi="Arial" w:cs="Arial"/>
      <w:lang w:val="id-ID"/>
    </w:rPr>
  </w:style>
  <w:style w:type="paragraph" w:styleId="EndnoteText">
    <w:name w:val="endnote text"/>
    <w:basedOn w:val="Normal"/>
    <w:link w:val="EndnoteTextChar"/>
    <w:uiPriority w:val="99"/>
    <w:unhideWhenUsed/>
    <w:rsid w:val="00981722"/>
    <w:rPr>
      <w:sz w:val="20"/>
      <w:szCs w:val="20"/>
    </w:rPr>
  </w:style>
  <w:style w:type="character" w:customStyle="1" w:styleId="EndnoteTextChar">
    <w:name w:val="Endnote Text Char"/>
    <w:link w:val="EndnoteText"/>
    <w:uiPriority w:val="99"/>
    <w:semiHidden/>
    <w:locked/>
    <w:rsid w:val="00C461C4"/>
    <w:rPr>
      <w:rFonts w:cs="Times New Roman"/>
      <w:lang w:val="en-US" w:eastAsia="en-US"/>
    </w:rPr>
  </w:style>
  <w:style w:type="character" w:customStyle="1" w:styleId="EndnoteTextChar1">
    <w:name w:val="Endnote Text Char1"/>
    <w:uiPriority w:val="99"/>
    <w:semiHidden/>
    <w:rsid w:val="00C461C4"/>
    <w:rPr>
      <w:rFonts w:cs="Times New Roman"/>
    </w:rPr>
  </w:style>
  <w:style w:type="paragraph" w:customStyle="1" w:styleId="xl30">
    <w:name w:val="xl30"/>
    <w:basedOn w:val="Normal"/>
    <w:uiPriority w:val="99"/>
    <w:rsid w:val="00981722"/>
    <w:pPr>
      <w:shd w:val="clear" w:color="auto" w:fill="FFFF00"/>
      <w:spacing w:before="100" w:beforeAutospacing="1" w:after="100" w:afterAutospacing="1"/>
      <w:jc w:val="center"/>
    </w:pPr>
    <w:rPr>
      <w:rFonts w:ascii="Arial" w:hAnsi="Arial" w:cs="Arial"/>
      <w:b/>
      <w:bCs/>
      <w:sz w:val="18"/>
      <w:szCs w:val="18"/>
    </w:rPr>
  </w:style>
  <w:style w:type="paragraph" w:customStyle="1" w:styleId="xl26">
    <w:name w:val="xl26"/>
    <w:basedOn w:val="Normal"/>
    <w:uiPriority w:val="99"/>
    <w:rsid w:val="00981722"/>
    <w:pPr>
      <w:spacing w:before="100" w:beforeAutospacing="1" w:after="100" w:afterAutospacing="1"/>
    </w:pPr>
    <w:rPr>
      <w:rFonts w:ascii="Arial" w:hAnsi="Arial" w:cs="Arial"/>
      <w:sz w:val="10"/>
      <w:szCs w:val="10"/>
    </w:rPr>
  </w:style>
  <w:style w:type="paragraph" w:customStyle="1" w:styleId="xl24">
    <w:name w:val="xl24"/>
    <w:basedOn w:val="Normal"/>
    <w:uiPriority w:val="99"/>
    <w:rsid w:val="00981722"/>
    <w:pPr>
      <w:shd w:val="clear" w:color="auto" w:fill="FFFFFF"/>
      <w:spacing w:before="100" w:beforeAutospacing="1" w:after="100" w:afterAutospacing="1"/>
    </w:pPr>
  </w:style>
  <w:style w:type="paragraph" w:customStyle="1" w:styleId="xl25">
    <w:name w:val="xl25"/>
    <w:basedOn w:val="Normal"/>
    <w:uiPriority w:val="99"/>
    <w:rsid w:val="00981722"/>
    <w:pPr>
      <w:shd w:val="clear" w:color="auto" w:fill="FFFFFF"/>
      <w:spacing w:before="100" w:beforeAutospacing="1" w:after="100" w:afterAutospacing="1"/>
    </w:pPr>
    <w:rPr>
      <w:rFonts w:ascii="Arial" w:hAnsi="Arial" w:cs="Arial"/>
      <w:sz w:val="10"/>
      <w:szCs w:val="10"/>
    </w:rPr>
  </w:style>
  <w:style w:type="paragraph" w:customStyle="1" w:styleId="xl27">
    <w:name w:val="xl27"/>
    <w:basedOn w:val="Normal"/>
    <w:uiPriority w:val="99"/>
    <w:rsid w:val="00981722"/>
    <w:pPr>
      <w:shd w:val="clear" w:color="auto" w:fill="FFFFFF"/>
      <w:spacing w:before="100" w:beforeAutospacing="1" w:after="100" w:afterAutospacing="1"/>
      <w:jc w:val="center"/>
    </w:pPr>
    <w:rPr>
      <w:rFonts w:ascii="Arial" w:hAnsi="Arial" w:cs="Arial"/>
      <w:sz w:val="16"/>
      <w:szCs w:val="16"/>
    </w:rPr>
  </w:style>
  <w:style w:type="paragraph" w:customStyle="1" w:styleId="xl28">
    <w:name w:val="xl28"/>
    <w:basedOn w:val="Normal"/>
    <w:uiPriority w:val="99"/>
    <w:rsid w:val="00981722"/>
    <w:pPr>
      <w:spacing w:before="100" w:beforeAutospacing="1" w:after="100" w:afterAutospacing="1"/>
      <w:jc w:val="center"/>
    </w:pPr>
  </w:style>
  <w:style w:type="paragraph" w:customStyle="1" w:styleId="xl29">
    <w:name w:val="xl29"/>
    <w:basedOn w:val="Normal"/>
    <w:uiPriority w:val="99"/>
    <w:rsid w:val="00981722"/>
    <w:pPr>
      <w:spacing w:before="100" w:beforeAutospacing="1" w:after="100" w:afterAutospacing="1"/>
      <w:jc w:val="center"/>
    </w:pPr>
    <w:rPr>
      <w:rFonts w:ascii="Arial" w:hAnsi="Arial" w:cs="Arial"/>
      <w:sz w:val="10"/>
      <w:szCs w:val="10"/>
    </w:rPr>
  </w:style>
  <w:style w:type="paragraph" w:customStyle="1" w:styleId="Default">
    <w:name w:val="Default"/>
    <w:rsid w:val="00981722"/>
    <w:pPr>
      <w:autoSpaceDE w:val="0"/>
      <w:autoSpaceDN w:val="0"/>
      <w:adjustRightInd w:val="0"/>
    </w:pPr>
    <w:rPr>
      <w:color w:val="000000"/>
      <w:sz w:val="24"/>
      <w:szCs w:val="24"/>
    </w:rPr>
  </w:style>
  <w:style w:type="table" w:styleId="MediumList2-Accent6">
    <w:name w:val="Medium List 2 Accent 6"/>
    <w:basedOn w:val="TableNormal"/>
    <w:uiPriority w:val="99"/>
    <w:rsid w:val="00981722"/>
    <w:rPr>
      <w:rFonts w:ascii="Cambria" w:hAnsi="Cambria"/>
      <w:color w:val="000000"/>
      <w:lang w:val="id-ID" w:eastAsia="id-ID"/>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rFonts w:cs="Times New Roman"/>
        <w:sz w:val="24"/>
        <w:szCs w:val="24"/>
      </w:rPr>
      <w:tblPr/>
      <w:tcPr>
        <w:tcBorders>
          <w:top w:val="nil"/>
          <w:left w:val="nil"/>
          <w:bottom w:val="single" w:sz="24" w:space="0" w:color="F79646"/>
          <w:right w:val="nil"/>
          <w:insideH w:val="nil"/>
          <w:insideV w:val="nil"/>
        </w:tcBorders>
        <w:shd w:val="clear" w:color="auto" w:fill="FFFFFF"/>
      </w:tcPr>
    </w:tblStylePr>
    <w:tblStylePr w:type="lastRow">
      <w:rPr>
        <w:rFonts w:cs="Times New Roman"/>
      </w:rPr>
      <w:tblPr/>
      <w:tcPr>
        <w:tcBorders>
          <w:top w:val="single" w:sz="8" w:space="0" w:color="F7964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F79646"/>
          <w:insideH w:val="nil"/>
          <w:insideV w:val="nil"/>
        </w:tcBorders>
        <w:shd w:val="clear" w:color="auto" w:fill="FFFFFF"/>
      </w:tcPr>
    </w:tblStylePr>
    <w:tblStylePr w:type="lastCol">
      <w:rPr>
        <w:rFonts w:cs="Times New Roman"/>
      </w:rPr>
      <w:tblPr/>
      <w:tcPr>
        <w:tcBorders>
          <w:top w:val="nil"/>
          <w:left w:val="single" w:sz="8" w:space="0" w:color="F7964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top w:val="nil"/>
          <w:bottom w:val="nil"/>
          <w:insideH w:val="nil"/>
          <w:insideV w:val="nil"/>
        </w:tcBorders>
        <w:shd w:val="clear" w:color="auto" w:fill="FDE4D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sehl">
    <w:name w:val="sehl"/>
    <w:uiPriority w:val="99"/>
    <w:rsid w:val="00FF763D"/>
    <w:rPr>
      <w:rFonts w:cs="Times New Roman"/>
      <w:color w:val="FFFFFF"/>
      <w:shd w:val="clear" w:color="auto" w:fill="FF0000"/>
    </w:rPr>
  </w:style>
  <w:style w:type="character" w:styleId="Emphasis">
    <w:name w:val="Emphasis"/>
    <w:uiPriority w:val="99"/>
    <w:qFormat/>
    <w:rsid w:val="00FF763D"/>
    <w:rPr>
      <w:rFonts w:cs="Times New Roman"/>
      <w:i/>
      <w:iCs/>
    </w:rPr>
  </w:style>
  <w:style w:type="character" w:customStyle="1" w:styleId="fullpost0">
    <w:name w:val="fullpost"/>
    <w:uiPriority w:val="99"/>
    <w:rsid w:val="00FF763D"/>
    <w:rPr>
      <w:rFonts w:cs="Times New Roman"/>
    </w:rPr>
  </w:style>
  <w:style w:type="character" w:customStyle="1" w:styleId="authorheader">
    <w:name w:val="author_header"/>
    <w:uiPriority w:val="99"/>
    <w:rsid w:val="00FF763D"/>
    <w:rPr>
      <w:rFonts w:cs="Times New Roman"/>
    </w:rPr>
  </w:style>
  <w:style w:type="character" w:customStyle="1" w:styleId="timestamp4">
    <w:name w:val="timestamp4"/>
    <w:uiPriority w:val="99"/>
    <w:rsid w:val="00FF763D"/>
    <w:rPr>
      <w:rFonts w:cs="Times New Roman"/>
    </w:rPr>
  </w:style>
  <w:style w:type="character" w:customStyle="1" w:styleId="item1">
    <w:name w:val="item1"/>
    <w:uiPriority w:val="99"/>
    <w:rsid w:val="00FF763D"/>
    <w:rPr>
      <w:rFonts w:cs="Times New Roman"/>
    </w:rPr>
  </w:style>
  <w:style w:type="paragraph" w:styleId="TOC3">
    <w:name w:val="toc 3"/>
    <w:basedOn w:val="Normal"/>
    <w:next w:val="Normal"/>
    <w:autoRedefine/>
    <w:uiPriority w:val="99"/>
    <w:rsid w:val="00FF763D"/>
    <w:pPr>
      <w:spacing w:after="100" w:line="276" w:lineRule="auto"/>
      <w:ind w:left="440"/>
    </w:pPr>
    <w:rPr>
      <w:rFonts w:ascii="Calibri" w:hAnsi="Calibri" w:cs="Arial"/>
      <w:sz w:val="22"/>
      <w:szCs w:val="22"/>
    </w:rPr>
  </w:style>
  <w:style w:type="character" w:styleId="FollowedHyperlink">
    <w:name w:val="FollowedHyperlink"/>
    <w:uiPriority w:val="99"/>
    <w:rsid w:val="00FF763D"/>
    <w:rPr>
      <w:rFonts w:cs="Times New Roman"/>
      <w:color w:val="800080"/>
      <w:u w:val="single"/>
    </w:rPr>
  </w:style>
  <w:style w:type="character" w:customStyle="1" w:styleId="hps">
    <w:name w:val="hps"/>
    <w:rsid w:val="00952D16"/>
    <w:rPr>
      <w:rFonts w:cs="Times New Roman"/>
    </w:rPr>
  </w:style>
  <w:style w:type="character" w:customStyle="1" w:styleId="atn">
    <w:name w:val="atn"/>
    <w:rsid w:val="00952D16"/>
    <w:rPr>
      <w:rFonts w:cs="Times New Roman"/>
    </w:rPr>
  </w:style>
  <w:style w:type="paragraph" w:styleId="Caption">
    <w:name w:val="caption"/>
    <w:basedOn w:val="Normal"/>
    <w:next w:val="Normal"/>
    <w:unhideWhenUsed/>
    <w:qFormat/>
    <w:rsid w:val="006B679A"/>
    <w:pPr>
      <w:spacing w:after="200"/>
    </w:pPr>
    <w:rPr>
      <w:b/>
      <w:bCs/>
      <w:color w:val="4F81BD"/>
      <w:sz w:val="18"/>
      <w:szCs w:val="18"/>
    </w:rPr>
  </w:style>
  <w:style w:type="character" w:styleId="CommentReference">
    <w:name w:val="annotation reference"/>
    <w:rsid w:val="00911E27"/>
    <w:rPr>
      <w:sz w:val="16"/>
      <w:szCs w:val="16"/>
    </w:rPr>
  </w:style>
  <w:style w:type="paragraph" w:styleId="CommentText">
    <w:name w:val="annotation text"/>
    <w:basedOn w:val="Normal"/>
    <w:link w:val="CommentTextChar"/>
    <w:rsid w:val="00911E27"/>
    <w:rPr>
      <w:sz w:val="20"/>
      <w:szCs w:val="20"/>
    </w:rPr>
  </w:style>
  <w:style w:type="character" w:customStyle="1" w:styleId="CommentTextChar">
    <w:name w:val="Comment Text Char"/>
    <w:basedOn w:val="DefaultParagraphFont"/>
    <w:link w:val="CommentText"/>
    <w:rsid w:val="00911E27"/>
  </w:style>
  <w:style w:type="paragraph" w:styleId="CommentSubject">
    <w:name w:val="annotation subject"/>
    <w:basedOn w:val="CommentText"/>
    <w:next w:val="CommentText"/>
    <w:link w:val="CommentSubjectChar"/>
    <w:rsid w:val="00911E27"/>
    <w:rPr>
      <w:b/>
      <w:bCs/>
    </w:rPr>
  </w:style>
  <w:style w:type="character" w:customStyle="1" w:styleId="CommentSubjectChar">
    <w:name w:val="Comment Subject Char"/>
    <w:link w:val="CommentSubject"/>
    <w:rsid w:val="00911E27"/>
    <w:rPr>
      <w:b/>
      <w:bCs/>
    </w:rPr>
  </w:style>
  <w:style w:type="paragraph" w:customStyle="1" w:styleId="Reference">
    <w:name w:val="Reference"/>
    <w:basedOn w:val="Normal"/>
    <w:autoRedefine/>
    <w:rsid w:val="007D3B5F"/>
    <w:pPr>
      <w:widowControl w:val="0"/>
      <w:numPr>
        <w:numId w:val="1"/>
      </w:numPr>
      <w:autoSpaceDE w:val="0"/>
      <w:autoSpaceDN w:val="0"/>
      <w:adjustRightInd w:val="0"/>
      <w:spacing w:before="60" w:line="360" w:lineRule="auto"/>
      <w:jc w:val="both"/>
      <w:textAlignment w:val="baseline"/>
    </w:pPr>
    <w:rPr>
      <w:rFonts w:eastAsia="BatangChe"/>
      <w:szCs w:val="20"/>
      <w:lang w:eastAsia="ko-KR"/>
    </w:rPr>
  </w:style>
  <w:style w:type="character" w:styleId="LineNumber">
    <w:name w:val="line number"/>
    <w:basedOn w:val="DefaultParagraphFont"/>
    <w:rsid w:val="00630CB0"/>
  </w:style>
  <w:style w:type="character" w:customStyle="1" w:styleId="ListParagraphChar">
    <w:name w:val="List Paragraph Char"/>
    <w:link w:val="ListParagraph"/>
    <w:uiPriority w:val="34"/>
    <w:locked/>
    <w:rsid w:val="0047385A"/>
    <w:rPr>
      <w:rFonts w:ascii="Calibri" w:hAnsi="Calibri"/>
      <w:sz w:val="22"/>
      <w:szCs w:val="22"/>
      <w:lang w:val="en-US" w:eastAsia="en-US"/>
    </w:rPr>
  </w:style>
  <w:style w:type="paragraph" w:customStyle="1" w:styleId="TableParagraph">
    <w:name w:val="Table Paragraph"/>
    <w:basedOn w:val="Normal"/>
    <w:uiPriority w:val="1"/>
    <w:qFormat/>
    <w:rsid w:val="00CA45D2"/>
    <w:pPr>
      <w:widowControl w:val="0"/>
    </w:pPr>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3C0B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2246975">
      <w:bodyDiv w:val="1"/>
      <w:marLeft w:val="0"/>
      <w:marRight w:val="0"/>
      <w:marTop w:val="0"/>
      <w:marBottom w:val="0"/>
      <w:divBdr>
        <w:top w:val="none" w:sz="0" w:space="0" w:color="auto"/>
        <w:left w:val="none" w:sz="0" w:space="0" w:color="auto"/>
        <w:bottom w:val="none" w:sz="0" w:space="0" w:color="auto"/>
        <w:right w:val="none" w:sz="0" w:space="0" w:color="auto"/>
      </w:divBdr>
    </w:div>
    <w:div w:id="670792749">
      <w:marLeft w:val="0"/>
      <w:marRight w:val="0"/>
      <w:marTop w:val="0"/>
      <w:marBottom w:val="0"/>
      <w:divBdr>
        <w:top w:val="none" w:sz="0" w:space="0" w:color="auto"/>
        <w:left w:val="none" w:sz="0" w:space="0" w:color="auto"/>
        <w:bottom w:val="none" w:sz="0" w:space="0" w:color="auto"/>
        <w:right w:val="none" w:sz="0" w:space="0" w:color="auto"/>
      </w:divBdr>
      <w:divsChild>
        <w:div w:id="670792750">
          <w:marLeft w:val="0"/>
          <w:marRight w:val="0"/>
          <w:marTop w:val="0"/>
          <w:marBottom w:val="0"/>
          <w:divBdr>
            <w:top w:val="none" w:sz="0" w:space="0" w:color="auto"/>
            <w:left w:val="none" w:sz="0" w:space="0" w:color="auto"/>
            <w:bottom w:val="none" w:sz="0" w:space="0" w:color="auto"/>
            <w:right w:val="none" w:sz="0" w:space="0" w:color="auto"/>
          </w:divBdr>
          <w:divsChild>
            <w:div w:id="67079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92751">
      <w:marLeft w:val="0"/>
      <w:marRight w:val="0"/>
      <w:marTop w:val="0"/>
      <w:marBottom w:val="0"/>
      <w:divBdr>
        <w:top w:val="none" w:sz="0" w:space="0" w:color="auto"/>
        <w:left w:val="none" w:sz="0" w:space="0" w:color="auto"/>
        <w:bottom w:val="none" w:sz="0" w:space="0" w:color="auto"/>
        <w:right w:val="none" w:sz="0" w:space="0" w:color="auto"/>
      </w:divBdr>
      <w:divsChild>
        <w:div w:id="670792747">
          <w:marLeft w:val="0"/>
          <w:marRight w:val="0"/>
          <w:marTop w:val="0"/>
          <w:marBottom w:val="0"/>
          <w:divBdr>
            <w:top w:val="none" w:sz="0" w:space="0" w:color="auto"/>
            <w:left w:val="none" w:sz="0" w:space="0" w:color="auto"/>
            <w:bottom w:val="none" w:sz="0" w:space="0" w:color="auto"/>
            <w:right w:val="none" w:sz="0" w:space="0" w:color="auto"/>
          </w:divBdr>
          <w:divsChild>
            <w:div w:id="67079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92755">
      <w:marLeft w:val="0"/>
      <w:marRight w:val="0"/>
      <w:marTop w:val="0"/>
      <w:marBottom w:val="0"/>
      <w:divBdr>
        <w:top w:val="none" w:sz="0" w:space="0" w:color="auto"/>
        <w:left w:val="none" w:sz="0" w:space="0" w:color="auto"/>
        <w:bottom w:val="none" w:sz="0" w:space="0" w:color="auto"/>
        <w:right w:val="none" w:sz="0" w:space="0" w:color="auto"/>
      </w:divBdr>
      <w:divsChild>
        <w:div w:id="670792752">
          <w:marLeft w:val="0"/>
          <w:marRight w:val="0"/>
          <w:marTop w:val="0"/>
          <w:marBottom w:val="0"/>
          <w:divBdr>
            <w:top w:val="none" w:sz="0" w:space="0" w:color="auto"/>
            <w:left w:val="none" w:sz="0" w:space="0" w:color="auto"/>
            <w:bottom w:val="none" w:sz="0" w:space="0" w:color="auto"/>
            <w:right w:val="none" w:sz="0" w:space="0" w:color="auto"/>
          </w:divBdr>
          <w:divsChild>
            <w:div w:id="67079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_rels/header3.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bd07</b:Tag>
    <b:SourceType>Book</b:SourceType>
    <b:Guid>{9E106292-DDF0-405A-98E3-57845D631B96}</b:Guid>
    <b:Author>
      <b:Author>
        <b:NameList>
          <b:Person>
            <b:Last>Abdusysyakir</b:Last>
          </b:Person>
        </b:NameList>
      </b:Author>
    </b:Author>
    <b:Title>Ketika Kyai Mengajar Matematika</b:Title>
    <b:Year>2007</b:Year>
    <b:City>Malang</b:City>
    <b:Publisher>UIN-Malang Press</b:Publisher>
    <b:RefOrder>4</b:RefOrder>
  </b:Source>
  <b:Source>
    <b:Tag>Wah11</b:Tag>
    <b:SourceType>Book</b:SourceType>
    <b:Guid>{DD62F1A9-89D8-4BE9-B460-B6199BF35155}</b:Guid>
    <b:Author>
      <b:Author>
        <b:NameList>
          <b:Person>
            <b:Last>Saputra</b:Last>
            <b:First>Wahidin</b:First>
          </b:Person>
        </b:NameList>
      </b:Author>
    </b:Author>
    <b:Title>Pengantar Ilmu Dakwah</b:Title>
    <b:Year>2011</b:Year>
    <b:City>Jakarta</b:City>
    <b:Publisher>PT. RajaGrafindo Persada</b:Publisher>
    <b:RefOrder>1</b:RefOrder>
  </b:Source>
  <b:Source>
    <b:Tag>Ham92</b:Tag>
    <b:SourceType>Book</b:SourceType>
    <b:Guid>{6EF4CEC7-F1B4-435A-9B6C-C394F8F46258}</b:Guid>
    <b:Author>
      <b:Author>
        <b:NameList>
          <b:Person>
            <b:Last>Ya'kub</b:Last>
            <b:First>Hamzah</b:First>
          </b:Person>
        </b:NameList>
      </b:Author>
    </b:Author>
    <b:Title>Publistik Islam Teknik Dakwah dan Leadership</b:Title>
    <b:Year>1992</b:Year>
    <b:City>Bandung</b:City>
    <b:Publisher>Diponegoro</b:Publisher>
    <b:RefOrder>2</b:RefOrder>
  </b:Source>
  <b:Source>
    <b:Tag>Ben17</b:Tag>
    <b:SourceType>ConferenceProceedings</b:SourceType>
    <b:Guid>{BCC813A3-12C6-4FAD-A6B3-41EB51761499}</b:Guid>
    <b:Author>
      <b:Author>
        <b:NameList>
          <b:Person>
            <b:Last>Asyhar</b:Last>
            <b:First>Beni</b:First>
          </b:Person>
          <b:Person>
            <b:Last>Muniri</b:Last>
          </b:Person>
        </b:NameList>
      </b:Author>
    </b:Author>
    <b:Title>Matematika sebagai Alternatif Media Dakwah</b:Title>
    <b:Year>2017</b:Year>
    <b:City>Malang</b:City>
    <b:Pages>35-50</b:Pages>
    <b:ConferenceName>SiMNis</b:ConferenceName>
    <b:Publisher>UIN Maliki Malang</b:Publisher>
    <b:RefOrder>3</b:RefOrder>
  </b:Source>
</b:Sources>
</file>

<file path=customXml/itemProps1.xml><?xml version="1.0" encoding="utf-8"?>
<ds:datastoreItem xmlns:ds="http://schemas.openxmlformats.org/officeDocument/2006/customXml" ds:itemID="{15A192B8-7B2E-4322-AFE5-5F7D7A93A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9</Pages>
  <Words>2419</Words>
  <Characters>1379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60</cp:revision>
  <cp:lastPrinted>2020-10-26T03:45:00Z</cp:lastPrinted>
  <dcterms:created xsi:type="dcterms:W3CDTF">2020-08-19T06:47:00Z</dcterms:created>
  <dcterms:modified xsi:type="dcterms:W3CDTF">2020-10-26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32d3b3-f389-3720-b64d-5282cd7c16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